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918C31" w14:textId="6451C91E" w:rsidR="004828E8" w:rsidRPr="00E91A5F" w:rsidRDefault="004828E8" w:rsidP="004828E8">
      <w:pPr>
        <w:rPr>
          <w:sz w:val="28"/>
          <w:szCs w:val="28"/>
          <w:u w:val="single"/>
        </w:rPr>
      </w:pPr>
      <w:r w:rsidRPr="0D48A10F">
        <w:rPr>
          <w:b/>
          <w:bCs/>
          <w:sz w:val="28"/>
          <w:szCs w:val="28"/>
          <w:u w:val="single"/>
        </w:rPr>
        <w:t xml:space="preserve">General abstract </w:t>
      </w:r>
      <w:r w:rsidRPr="0D48A10F">
        <w:rPr>
          <w:sz w:val="28"/>
          <w:szCs w:val="28"/>
          <w:u w:val="single"/>
        </w:rPr>
        <w:t xml:space="preserve">(currently </w:t>
      </w:r>
      <w:r w:rsidR="00A770E0">
        <w:rPr>
          <w:sz w:val="28"/>
          <w:szCs w:val="28"/>
          <w:u w:val="single"/>
        </w:rPr>
        <w:t>300</w:t>
      </w:r>
      <w:r w:rsidR="00A770E0" w:rsidRPr="0D48A10F">
        <w:rPr>
          <w:sz w:val="28"/>
          <w:szCs w:val="28"/>
          <w:u w:val="single"/>
        </w:rPr>
        <w:t xml:space="preserve"> </w:t>
      </w:r>
      <w:r w:rsidRPr="0D48A10F">
        <w:rPr>
          <w:sz w:val="28"/>
          <w:szCs w:val="28"/>
          <w:u w:val="single"/>
        </w:rPr>
        <w:t>words; max 300 words)</w:t>
      </w:r>
    </w:p>
    <w:p w14:paraId="64BC052C" w14:textId="18044812" w:rsidR="004828E8" w:rsidRDefault="004828E8" w:rsidP="004828E8">
      <w:pPr>
        <w:spacing w:line="276" w:lineRule="auto"/>
        <w:jc w:val="both"/>
        <w:rPr>
          <w:color w:val="000000"/>
          <w:shd w:val="clear" w:color="auto" w:fill="FFFFFF"/>
        </w:rPr>
      </w:pPr>
      <w:r w:rsidRPr="0D48A10F">
        <w:rPr>
          <w:rStyle w:val="normaltextrun"/>
          <w:color w:val="000000"/>
          <w:shd w:val="clear" w:color="auto" w:fill="FFFFFF"/>
        </w:rPr>
        <w:t>Human activities have profoundly impacted global biodiversity. Currently, anthropogenic land-use and climate change figure among the major threats to the world’s fauna</w:t>
      </w:r>
      <w:del w:id="0" w:author="Adrienne Etard" w:date="2022-04-29T23:02:00Z">
        <w:r w:rsidRPr="0D48A10F" w:rsidDel="00E74960">
          <w:rPr>
            <w:rStyle w:val="normaltextrun"/>
            <w:color w:val="000000"/>
            <w:shd w:val="clear" w:color="auto" w:fill="FFFFFF"/>
          </w:rPr>
          <w:delText xml:space="preserve"> and are responsible for driving declines in species richness and abundance</w:delText>
        </w:r>
      </w:del>
      <w:r w:rsidRPr="0D48A10F">
        <w:rPr>
          <w:rStyle w:val="normaltextrun"/>
          <w:color w:val="000000"/>
          <w:shd w:val="clear" w:color="auto" w:fill="FFFFFF"/>
        </w:rPr>
        <w:t xml:space="preserve">. However, not all species respond similarly to these pressures. Interspecific variability in responses to human threats is notably underpinned by the fact that different species possess different attributes and intrinsic characteristics (traits), some of them allowing species to cope with environmental changes, while others confer a disadvantage to species in </w:t>
      </w:r>
      <w:ins w:id="1" w:author="Adrienne Etard" w:date="2022-04-29T23:00:00Z">
        <w:r w:rsidR="00C8410D">
          <w:rPr>
            <w:rStyle w:val="normaltextrun"/>
            <w:color w:val="000000"/>
            <w:shd w:val="clear" w:color="auto" w:fill="FFFFFF"/>
          </w:rPr>
          <w:t>modified environments</w:t>
        </w:r>
      </w:ins>
      <w:r w:rsidRPr="0D48A10F">
        <w:rPr>
          <w:rStyle w:val="normaltextrun"/>
          <w:color w:val="000000"/>
          <w:shd w:val="clear" w:color="auto" w:fill="FFFFFF"/>
        </w:rPr>
        <w:t xml:space="preserve">. Understanding what renders species sensitive to anthropogenic pressures is vital to inform and prioritise conservation efforts. </w:t>
      </w:r>
      <w:commentRangeStart w:id="2"/>
      <w:commentRangeStart w:id="3"/>
      <w:r w:rsidRPr="0D48A10F">
        <w:rPr>
          <w:rStyle w:val="normaltextrun"/>
          <w:color w:val="000000"/>
          <w:shd w:val="clear" w:color="auto" w:fill="FFFFFF"/>
        </w:rPr>
        <w:t>Yet, in terrestrial vertebrates, a group for which ecological data is the most abundant, it remains unclear which traits are associated with higher sensitivity to human pressures.</w:t>
      </w:r>
      <w:commentRangeEnd w:id="2"/>
      <w:r w:rsidR="00157899">
        <w:rPr>
          <w:rStyle w:val="CommentReference"/>
        </w:rPr>
        <w:commentReference w:id="2"/>
      </w:r>
      <w:commentRangeEnd w:id="3"/>
      <w:r w:rsidR="004903D3">
        <w:rPr>
          <w:rStyle w:val="CommentReference"/>
        </w:rPr>
        <w:commentReference w:id="3"/>
      </w:r>
      <w:r w:rsidRPr="0D48A10F">
        <w:rPr>
          <w:rStyle w:val="normaltextrun"/>
          <w:color w:val="000000"/>
          <w:shd w:val="clear" w:color="auto" w:fill="FFFFFF"/>
        </w:rPr>
        <w:t xml:space="preserve"> The aims of my </w:t>
      </w:r>
      <w:r w:rsidR="00157899">
        <w:rPr>
          <w:rStyle w:val="normaltextrun"/>
          <w:color w:val="000000"/>
          <w:shd w:val="clear" w:color="auto" w:fill="FFFFFF"/>
        </w:rPr>
        <w:t>t</w:t>
      </w:r>
      <w:r w:rsidRPr="0D48A10F">
        <w:rPr>
          <w:rStyle w:val="normaltextrun"/>
          <w:color w:val="000000"/>
          <w:shd w:val="clear" w:color="auto" w:fill="FFFFFF"/>
        </w:rPr>
        <w:t xml:space="preserve">hesis are to investigate whether and which traits </w:t>
      </w:r>
      <w:ins w:id="4" w:author="Adrienne Etard" w:date="2022-04-29T23:00:00Z">
        <w:r w:rsidR="0036085D">
          <w:rPr>
            <w:rStyle w:val="normaltextrun"/>
            <w:color w:val="000000"/>
            <w:shd w:val="clear" w:color="auto" w:fill="FFFFFF"/>
          </w:rPr>
          <w:t>are associated with</w:t>
        </w:r>
        <w:r w:rsidR="0036085D" w:rsidRPr="0D48A10F">
          <w:rPr>
            <w:rStyle w:val="normaltextrun"/>
            <w:color w:val="000000"/>
            <w:shd w:val="clear" w:color="auto" w:fill="FFFFFF"/>
          </w:rPr>
          <w:t xml:space="preserve"> </w:t>
        </w:r>
      </w:ins>
      <w:commentRangeStart w:id="5"/>
      <w:commentRangeEnd w:id="5"/>
      <w:r w:rsidR="00157899">
        <w:rPr>
          <w:rStyle w:val="CommentReference"/>
        </w:rPr>
        <w:commentReference w:id="5"/>
      </w:r>
      <w:r w:rsidRPr="0D48A10F">
        <w:rPr>
          <w:rStyle w:val="normaltextrun"/>
          <w:color w:val="000000"/>
          <w:shd w:val="clear" w:color="auto" w:fill="FFFFFF"/>
        </w:rPr>
        <w:t xml:space="preserve">land-use responses and climate-change sensitivity in terrestrial vertebrates, and to highlight some of the consequences for ecosystem functioning. </w:t>
      </w:r>
      <w:commentRangeStart w:id="6"/>
      <w:r w:rsidR="00D200A4">
        <w:rPr>
          <w:rStyle w:val="normaltextrun"/>
          <w:color w:val="000000"/>
          <w:shd w:val="clear" w:color="auto" w:fill="FFFFFF"/>
        </w:rPr>
        <w:t>I first</w:t>
      </w:r>
      <w:r w:rsidR="00D200A4" w:rsidRPr="0D48A10F">
        <w:rPr>
          <w:rStyle w:val="normaltextrun"/>
          <w:color w:val="000000"/>
          <w:shd w:val="clear" w:color="auto" w:fill="FFFFFF"/>
        </w:rPr>
        <w:t xml:space="preserve"> </w:t>
      </w:r>
      <w:r w:rsidRPr="0D48A10F">
        <w:rPr>
          <w:rStyle w:val="normaltextrun"/>
          <w:color w:val="000000"/>
          <w:shd w:val="clear" w:color="auto" w:fill="FFFFFF"/>
        </w:rPr>
        <w:t>assess the global availability of ecological trait data for terrestrial vertebrates</w:t>
      </w:r>
      <w:ins w:id="7" w:author="Adrienne Etard" w:date="2022-04-30T11:15:00Z">
        <w:r w:rsidR="002631DC">
          <w:rPr>
            <w:rStyle w:val="normaltextrun"/>
            <w:color w:val="000000"/>
            <w:shd w:val="clear" w:color="auto" w:fill="FFFFFF"/>
          </w:rPr>
          <w:t xml:space="preserve">, </w:t>
        </w:r>
      </w:ins>
      <w:ins w:id="8" w:author="Adrienne Etard" w:date="2022-04-30T11:18:00Z">
        <w:r w:rsidR="00113A30">
          <w:rPr>
            <w:rStyle w:val="normaltextrun"/>
            <w:color w:val="000000"/>
            <w:shd w:val="clear" w:color="auto" w:fill="FFFFFF"/>
          </w:rPr>
          <w:t>evidencing</w:t>
        </w:r>
      </w:ins>
      <w:ins w:id="9" w:author="Adrienne Etard" w:date="2022-04-30T11:17:00Z">
        <w:r w:rsidR="00343EC9">
          <w:rPr>
            <w:rStyle w:val="normaltextrun"/>
            <w:color w:val="000000"/>
            <w:shd w:val="clear" w:color="auto" w:fill="FFFFFF"/>
          </w:rPr>
          <w:t xml:space="preserve"> understudied </w:t>
        </w:r>
      </w:ins>
      <w:ins w:id="10" w:author="Adrienne Etard" w:date="2022-04-30T11:18:00Z">
        <w:r w:rsidR="008B26CA">
          <w:rPr>
            <w:rStyle w:val="normaltextrun"/>
            <w:color w:val="000000"/>
            <w:shd w:val="clear" w:color="auto" w:fill="FFFFFF"/>
          </w:rPr>
          <w:t>groups and regions</w:t>
        </w:r>
      </w:ins>
      <w:ins w:id="11" w:author="Adrienne Etard" w:date="2022-04-30T11:19:00Z">
        <w:r w:rsidR="00F568DC">
          <w:rPr>
            <w:rStyle w:val="normaltextrun"/>
            <w:color w:val="000000"/>
            <w:shd w:val="clear" w:color="auto" w:fill="FFFFFF"/>
          </w:rPr>
          <w:t xml:space="preserve"> (e.</w:t>
        </w:r>
      </w:ins>
      <w:ins w:id="12" w:author="Adrienne Etard" w:date="2022-04-30T11:20:00Z">
        <w:r w:rsidR="00F568DC">
          <w:rPr>
            <w:rStyle w:val="normaltextrun"/>
            <w:color w:val="000000"/>
            <w:shd w:val="clear" w:color="auto" w:fill="FFFFFF"/>
          </w:rPr>
          <w:t>g.,</w:t>
        </w:r>
      </w:ins>
      <w:ins w:id="13" w:author="Adrienne Etard" w:date="2022-04-30T11:23:00Z">
        <w:r w:rsidR="00CF23F7">
          <w:rPr>
            <w:rStyle w:val="normaltextrun"/>
            <w:color w:val="000000"/>
            <w:shd w:val="clear" w:color="auto" w:fill="FFFFFF"/>
          </w:rPr>
          <w:t xml:space="preserve"> </w:t>
        </w:r>
      </w:ins>
      <w:ins w:id="14" w:author="Adrienne Etard" w:date="2022-04-30T11:25:00Z">
        <w:r w:rsidR="004903D3">
          <w:rPr>
            <w:rStyle w:val="normaltextrun"/>
            <w:color w:val="000000"/>
            <w:shd w:val="clear" w:color="auto" w:fill="FFFFFF"/>
          </w:rPr>
          <w:t>Central</w:t>
        </w:r>
      </w:ins>
      <w:ins w:id="15" w:author="Adrienne Etard" w:date="2022-04-30T11:34:00Z">
        <w:r w:rsidR="000934C5">
          <w:rPr>
            <w:rStyle w:val="normaltextrun"/>
            <w:color w:val="000000"/>
            <w:shd w:val="clear" w:color="auto" w:fill="FFFFFF"/>
          </w:rPr>
          <w:t>-</w:t>
        </w:r>
      </w:ins>
      <w:ins w:id="16" w:author="Adrienne Etard" w:date="2022-04-30T11:25:00Z">
        <w:r w:rsidR="004903D3">
          <w:rPr>
            <w:rStyle w:val="normaltextrun"/>
            <w:color w:val="000000"/>
            <w:shd w:val="clear" w:color="auto" w:fill="FFFFFF"/>
          </w:rPr>
          <w:t>Africa</w:t>
        </w:r>
      </w:ins>
      <w:ins w:id="17" w:author="Adrienne Etard" w:date="2022-04-30T11:34:00Z">
        <w:r w:rsidR="000934C5">
          <w:rPr>
            <w:rStyle w:val="normaltextrun"/>
            <w:color w:val="000000"/>
            <w:shd w:val="clear" w:color="auto" w:fill="FFFFFF"/>
          </w:rPr>
          <w:t>n reptiles</w:t>
        </w:r>
      </w:ins>
      <w:ins w:id="18" w:author="Adrienne Etard" w:date="2022-04-30T11:19:00Z">
        <w:r w:rsidR="00F568DC">
          <w:rPr>
            <w:rStyle w:val="normaltextrun"/>
            <w:color w:val="000000"/>
            <w:shd w:val="clear" w:color="auto" w:fill="FFFFFF"/>
          </w:rPr>
          <w:t>)</w:t>
        </w:r>
      </w:ins>
      <w:r w:rsidR="00A777B8">
        <w:rPr>
          <w:rStyle w:val="normaltextrun"/>
          <w:color w:val="000000"/>
          <w:shd w:val="clear" w:color="auto" w:fill="FFFFFF"/>
        </w:rPr>
        <w:t>.</w:t>
      </w:r>
      <w:r w:rsidR="00A777B8" w:rsidRPr="0D48A10F">
        <w:rPr>
          <w:rStyle w:val="normaltextrun"/>
          <w:color w:val="000000"/>
          <w:shd w:val="clear" w:color="auto" w:fill="FFFFFF"/>
        </w:rPr>
        <w:t xml:space="preserve"> </w:t>
      </w:r>
      <w:r w:rsidRPr="0D48A10F">
        <w:rPr>
          <w:rStyle w:val="normaltextrun"/>
          <w:color w:val="000000"/>
          <w:shd w:val="clear" w:color="auto" w:fill="FFFFFF"/>
        </w:rPr>
        <w:t>I</w:t>
      </w:r>
      <w:r w:rsidR="00A777B8">
        <w:rPr>
          <w:rStyle w:val="normaltextrun"/>
          <w:color w:val="000000"/>
          <w:shd w:val="clear" w:color="auto" w:fill="FFFFFF"/>
        </w:rPr>
        <w:t xml:space="preserve"> then</w:t>
      </w:r>
      <w:r w:rsidRPr="0D48A10F">
        <w:rPr>
          <w:rStyle w:val="normaltextrun"/>
          <w:color w:val="000000"/>
          <w:shd w:val="clear" w:color="auto" w:fill="FFFFFF"/>
        </w:rPr>
        <w:t xml:space="preserve"> show that, at global scales, disturbed land uses negatively impact the functional diversity of vertebrate assemblages.</w:t>
      </w:r>
      <w:commentRangeEnd w:id="6"/>
      <w:r w:rsidR="00157899">
        <w:rPr>
          <w:rStyle w:val="CommentReference"/>
        </w:rPr>
        <w:commentReference w:id="6"/>
      </w:r>
      <w:r w:rsidRPr="0D48A10F">
        <w:rPr>
          <w:rStyle w:val="normaltextrun"/>
          <w:color w:val="000000"/>
          <w:shd w:val="clear" w:color="auto" w:fill="FFFFFF"/>
        </w:rPr>
        <w:t xml:space="preserve"> Further, I find that in all classes, higher sensitivity to land-use and climate change </w:t>
      </w:r>
      <w:commentRangeStart w:id="19"/>
      <w:r w:rsidRPr="0D48A10F">
        <w:rPr>
          <w:rStyle w:val="normaltextrun"/>
          <w:color w:val="000000"/>
          <w:shd w:val="clear" w:color="auto" w:fill="FFFFFF"/>
        </w:rPr>
        <w:t>is associated with</w:t>
      </w:r>
      <w:commentRangeEnd w:id="19"/>
      <w:r w:rsidR="00157899">
        <w:rPr>
          <w:rStyle w:val="CommentReference"/>
        </w:rPr>
        <w:commentReference w:id="19"/>
      </w:r>
      <w:r w:rsidRPr="0D48A10F">
        <w:rPr>
          <w:rStyle w:val="normaltextrun"/>
          <w:color w:val="000000"/>
          <w:shd w:val="clear" w:color="auto" w:fill="FFFFFF"/>
        </w:rPr>
        <w:t xml:space="preserve"> narrower ranges, smaller habitat breath and inability to use human-modified habitats. </w:t>
      </w:r>
      <w:commentRangeStart w:id="20"/>
      <w:r w:rsidRPr="0D48A10F">
        <w:rPr>
          <w:rStyle w:val="normaltextrun"/>
          <w:color w:val="000000"/>
          <w:shd w:val="clear" w:color="auto" w:fill="FFFFFF"/>
        </w:rPr>
        <w:t>Both land-use responses and climate-change sensitivity are unevenly distributed among dietary groups, highlighting potential food web disruptions in assemblages under pressure.</w:t>
      </w:r>
      <w:commentRangeEnd w:id="20"/>
      <w:r w:rsidR="00157899">
        <w:rPr>
          <w:rStyle w:val="CommentReference"/>
        </w:rPr>
        <w:commentReference w:id="20"/>
      </w:r>
      <w:r w:rsidRPr="0D48A10F">
        <w:rPr>
          <w:rStyle w:val="normaltextrun"/>
          <w:color w:val="000000"/>
          <w:shd w:val="clear" w:color="auto" w:fill="FFFFFF"/>
        </w:rPr>
        <w:t xml:space="preserve"> Finally, I show that land-use responses are influenced by species energetic requirements, </w:t>
      </w:r>
      <w:commentRangeStart w:id="21"/>
      <w:r w:rsidRPr="0D48A10F">
        <w:rPr>
          <w:rStyle w:val="normaltextrun"/>
          <w:color w:val="000000"/>
          <w:shd w:val="clear" w:color="auto" w:fill="FFFFFF"/>
        </w:rPr>
        <w:t xml:space="preserve">so that energetic fluxes within vertebrate assemblages are </w:t>
      </w:r>
      <w:r w:rsidR="00E74960">
        <w:rPr>
          <w:rStyle w:val="normaltextrun"/>
          <w:color w:val="000000"/>
          <w:shd w:val="clear" w:color="auto" w:fill="FFFFFF"/>
        </w:rPr>
        <w:t xml:space="preserve">likely </w:t>
      </w:r>
      <w:r w:rsidRPr="0D48A10F">
        <w:rPr>
          <w:rStyle w:val="normaltextrun"/>
          <w:color w:val="000000"/>
          <w:shd w:val="clear" w:color="auto" w:fill="FFFFFF"/>
        </w:rPr>
        <w:t>modified under human-driven land-use change</w:t>
      </w:r>
      <w:commentRangeEnd w:id="21"/>
      <w:r w:rsidR="00157899">
        <w:rPr>
          <w:rStyle w:val="CommentReference"/>
        </w:rPr>
        <w:commentReference w:id="21"/>
      </w:r>
      <w:r w:rsidRPr="0D48A10F">
        <w:rPr>
          <w:rStyle w:val="normaltextrun"/>
          <w:color w:val="000000"/>
          <w:shd w:val="clear" w:color="auto" w:fill="FFFFFF"/>
        </w:rPr>
        <w:t xml:space="preserve">. </w:t>
      </w:r>
      <w:commentRangeStart w:id="22"/>
      <w:r w:rsidR="00157899">
        <w:rPr>
          <w:rStyle w:val="normaltextrun"/>
          <w:color w:val="000000"/>
          <w:shd w:val="clear" w:color="auto" w:fill="FFFFFF"/>
        </w:rPr>
        <w:t>Overall, m</w:t>
      </w:r>
      <w:r w:rsidRPr="0D48A10F">
        <w:rPr>
          <w:rStyle w:val="normaltextrun"/>
          <w:color w:val="000000"/>
          <w:shd w:val="clear" w:color="auto" w:fill="FFFFFF"/>
        </w:rPr>
        <w:t xml:space="preserve">y </w:t>
      </w:r>
      <w:r w:rsidR="00157899">
        <w:rPr>
          <w:rStyle w:val="normaltextrun"/>
          <w:color w:val="000000"/>
          <w:shd w:val="clear" w:color="auto" w:fill="FFFFFF"/>
        </w:rPr>
        <w:t>t</w:t>
      </w:r>
      <w:r w:rsidRPr="0D48A10F">
        <w:rPr>
          <w:rStyle w:val="normaltextrun"/>
          <w:color w:val="000000"/>
          <w:shd w:val="clear" w:color="auto" w:fill="FFFFFF"/>
        </w:rPr>
        <w:t>hesis highlights the compositional reshaping of vertebrate assemblages under human pressure and furthers our understanding of anthropogenic impacts on biodiversity. The large-scale consequences of these changes for ecosystem functioning remain to be fully understood.</w:t>
      </w:r>
      <w:commentRangeEnd w:id="22"/>
      <w:r w:rsidR="00157899">
        <w:rPr>
          <w:rStyle w:val="CommentReference"/>
        </w:rPr>
        <w:commentReference w:id="22"/>
      </w:r>
    </w:p>
    <w:p w14:paraId="1C1F4CDE" w14:textId="77777777" w:rsidR="004828E8" w:rsidRPr="00705593" w:rsidRDefault="004828E8" w:rsidP="004828E8">
      <w:pPr>
        <w:spacing w:line="276" w:lineRule="auto"/>
        <w:jc w:val="both"/>
        <w:rPr>
          <w:rFonts w:cstheme="minorHAnsi"/>
          <w:color w:val="000000"/>
          <w:shd w:val="clear" w:color="auto" w:fill="FFFFFF"/>
        </w:rPr>
      </w:pPr>
    </w:p>
    <w:p w14:paraId="77D498FE" w14:textId="1BE161CA" w:rsidR="004828E8" w:rsidRPr="00E91A5F" w:rsidRDefault="004828E8" w:rsidP="004828E8">
      <w:pPr>
        <w:rPr>
          <w:b/>
          <w:bCs/>
          <w:sz w:val="28"/>
          <w:szCs w:val="28"/>
          <w:u w:val="single"/>
        </w:rPr>
      </w:pPr>
      <w:r w:rsidRPr="00E91A5F">
        <w:rPr>
          <w:b/>
          <w:bCs/>
          <w:sz w:val="28"/>
          <w:szCs w:val="28"/>
          <w:u w:val="single"/>
        </w:rPr>
        <w:t>Impact statement</w:t>
      </w:r>
      <w:r w:rsidRPr="00E91A5F">
        <w:rPr>
          <w:sz w:val="28"/>
          <w:szCs w:val="28"/>
          <w:u w:val="single"/>
        </w:rPr>
        <w:t xml:space="preserve"> (</w:t>
      </w:r>
      <w:r>
        <w:rPr>
          <w:sz w:val="28"/>
          <w:szCs w:val="28"/>
          <w:u w:val="single"/>
        </w:rPr>
        <w:t xml:space="preserve">currently </w:t>
      </w:r>
      <w:ins w:id="23" w:author="Adrienne Etard" w:date="2022-04-30T11:50:00Z">
        <w:r w:rsidR="0007060D">
          <w:rPr>
            <w:sz w:val="28"/>
            <w:szCs w:val="28"/>
            <w:u w:val="single"/>
          </w:rPr>
          <w:t xml:space="preserve">499 </w:t>
        </w:r>
      </w:ins>
      <w:r>
        <w:rPr>
          <w:sz w:val="28"/>
          <w:szCs w:val="28"/>
          <w:u w:val="single"/>
        </w:rPr>
        <w:t xml:space="preserve">words; </w:t>
      </w:r>
      <w:r w:rsidRPr="00E91A5F">
        <w:rPr>
          <w:sz w:val="28"/>
          <w:szCs w:val="28"/>
          <w:u w:val="single"/>
        </w:rPr>
        <w:t>max 500 words)</w:t>
      </w:r>
    </w:p>
    <w:p w14:paraId="31FE38E4" w14:textId="3A714EDC" w:rsidR="004828E8" w:rsidRDefault="004828E8" w:rsidP="004828E8">
      <w:pPr>
        <w:spacing w:line="276" w:lineRule="auto"/>
        <w:jc w:val="both"/>
        <w:rPr>
          <w:rFonts w:eastAsiaTheme="minorEastAsia"/>
        </w:rPr>
      </w:pPr>
      <w:r w:rsidRPr="0D48A10F">
        <w:rPr>
          <w:rStyle w:val="normaltextrun"/>
          <w:rFonts w:eastAsiaTheme="minorEastAsia"/>
          <w:color w:val="000000"/>
          <w:shd w:val="clear" w:color="auto" w:fill="FFFFFF"/>
        </w:rPr>
        <w:t xml:space="preserve">As anthropogenic pressures on the world’s biota keep increasing, </w:t>
      </w:r>
      <w:commentRangeStart w:id="24"/>
      <w:r w:rsidRPr="0D48A10F">
        <w:rPr>
          <w:rStyle w:val="normaltextrun"/>
          <w:rFonts w:eastAsiaTheme="minorEastAsia"/>
          <w:color w:val="000000"/>
          <w:shd w:val="clear" w:color="auto" w:fill="FFFFFF"/>
        </w:rPr>
        <w:t>it is vital to put into place conservation measures</w:t>
      </w:r>
      <w:commentRangeEnd w:id="24"/>
      <w:r w:rsidR="00157899">
        <w:rPr>
          <w:rStyle w:val="CommentReference"/>
        </w:rPr>
        <w:commentReference w:id="24"/>
      </w:r>
      <w:ins w:id="25" w:author="Adrienne Etard" w:date="2022-04-29T22:13:00Z">
        <w:r w:rsidR="00E46A18">
          <w:rPr>
            <w:rStyle w:val="normaltextrun"/>
            <w:rFonts w:eastAsiaTheme="minorEastAsia"/>
            <w:color w:val="000000"/>
            <w:shd w:val="clear" w:color="auto" w:fill="FFFFFF"/>
          </w:rPr>
          <w:t xml:space="preserve"> to</w:t>
        </w:r>
        <w:r w:rsidR="00AD00D1">
          <w:rPr>
            <w:rStyle w:val="normaltextrun"/>
            <w:rFonts w:eastAsiaTheme="minorEastAsia"/>
            <w:color w:val="000000"/>
            <w:shd w:val="clear" w:color="auto" w:fill="FFFFFF"/>
          </w:rPr>
          <w:t xml:space="preserve"> </w:t>
        </w:r>
      </w:ins>
      <w:ins w:id="26" w:author="Adrienne Etard" w:date="2022-04-29T22:49:00Z">
        <w:r w:rsidR="00A35C06">
          <w:rPr>
            <w:rStyle w:val="normaltextrun"/>
            <w:rFonts w:eastAsiaTheme="minorEastAsia"/>
            <w:color w:val="000000"/>
            <w:shd w:val="clear" w:color="auto" w:fill="FFFFFF"/>
          </w:rPr>
          <w:t>prevent</w:t>
        </w:r>
        <w:r w:rsidR="006E12C6">
          <w:rPr>
            <w:rStyle w:val="normaltextrun"/>
            <w:rFonts w:eastAsiaTheme="minorEastAsia"/>
            <w:color w:val="000000"/>
            <w:shd w:val="clear" w:color="auto" w:fill="FFFFFF"/>
          </w:rPr>
          <w:t xml:space="preserve"> further</w:t>
        </w:r>
      </w:ins>
      <w:ins w:id="27" w:author="Adrienne Etard" w:date="2022-04-29T22:13:00Z">
        <w:r w:rsidR="00AD00D1">
          <w:rPr>
            <w:rStyle w:val="normaltextrun"/>
            <w:rFonts w:eastAsiaTheme="minorEastAsia"/>
            <w:color w:val="000000"/>
            <w:shd w:val="clear" w:color="auto" w:fill="FFFFFF"/>
          </w:rPr>
          <w:t xml:space="preserve"> </w:t>
        </w:r>
      </w:ins>
      <w:ins w:id="28" w:author="Adrienne Etard" w:date="2022-04-29T22:49:00Z">
        <w:r w:rsidR="006E12C6">
          <w:rPr>
            <w:rStyle w:val="normaltextrun"/>
            <w:rFonts w:eastAsiaTheme="minorEastAsia"/>
            <w:color w:val="000000"/>
            <w:shd w:val="clear" w:color="auto" w:fill="FFFFFF"/>
          </w:rPr>
          <w:t>species loss</w:t>
        </w:r>
      </w:ins>
      <w:r w:rsidRPr="0D48A10F">
        <w:rPr>
          <w:rStyle w:val="normaltextrun"/>
          <w:rFonts w:eastAsiaTheme="minorEastAsia"/>
          <w:color w:val="000000"/>
          <w:shd w:val="clear" w:color="auto" w:fill="FFFFFF"/>
        </w:rPr>
        <w:t xml:space="preserve">. </w:t>
      </w:r>
      <w:r w:rsidRPr="0D48A10F">
        <w:rPr>
          <w:rFonts w:eastAsiaTheme="minorEastAsia"/>
        </w:rPr>
        <w:t xml:space="preserve">Beyond ethical and moral considerations, there is an urgent need to protect biodiversity </w:t>
      </w:r>
      <w:r w:rsidR="00157899">
        <w:rPr>
          <w:rFonts w:eastAsiaTheme="minorEastAsia"/>
        </w:rPr>
        <w:t xml:space="preserve">because it </w:t>
      </w:r>
      <w:r w:rsidRPr="0D48A10F">
        <w:rPr>
          <w:rFonts w:eastAsiaTheme="minorEastAsia"/>
        </w:rPr>
        <w:t xml:space="preserve">sustains a range of ecological processes essential to human well-being and planetary health. Effectively managing biodiversity and related ecosystem processes in a changing world requires </w:t>
      </w:r>
      <w:del w:id="29" w:author="Adrienne Etard" w:date="2022-04-30T11:37:00Z">
        <w:r w:rsidR="00157899" w:rsidDel="003467D4">
          <w:rPr>
            <w:rFonts w:eastAsiaTheme="minorEastAsia"/>
          </w:rPr>
          <w:delText>an</w:delText>
        </w:r>
        <w:r w:rsidRPr="0D48A10F" w:rsidDel="003467D4">
          <w:rPr>
            <w:rFonts w:eastAsiaTheme="minorEastAsia"/>
          </w:rPr>
          <w:delText xml:space="preserve"> </w:delText>
        </w:r>
      </w:del>
      <w:ins w:id="30" w:author="Adrienne Etard" w:date="2022-04-30T11:37:00Z">
        <w:r w:rsidR="003467D4">
          <w:rPr>
            <w:rFonts w:eastAsiaTheme="minorEastAsia"/>
          </w:rPr>
          <w:t>to</w:t>
        </w:r>
        <w:r w:rsidR="003467D4" w:rsidRPr="0D48A10F">
          <w:rPr>
            <w:rFonts w:eastAsiaTheme="minorEastAsia"/>
          </w:rPr>
          <w:t xml:space="preserve"> </w:t>
        </w:r>
      </w:ins>
      <w:r w:rsidRPr="0D48A10F">
        <w:rPr>
          <w:rFonts w:eastAsiaTheme="minorEastAsia"/>
        </w:rPr>
        <w:t>understand</w:t>
      </w:r>
      <w:del w:id="31" w:author="Adrienne Etard" w:date="2022-04-30T11:37:00Z">
        <w:r w:rsidR="00157899" w:rsidDel="003467D4">
          <w:rPr>
            <w:rFonts w:eastAsiaTheme="minorEastAsia"/>
          </w:rPr>
          <w:delText>ing</w:delText>
        </w:r>
      </w:del>
      <w:r w:rsidR="00157899">
        <w:rPr>
          <w:rFonts w:eastAsiaTheme="minorEastAsia"/>
        </w:rPr>
        <w:t xml:space="preserve"> </w:t>
      </w:r>
      <w:del w:id="32" w:author="Adrienne Etard" w:date="2022-04-30T11:37:00Z">
        <w:r w:rsidR="00157899" w:rsidDel="003467D4">
          <w:rPr>
            <w:rFonts w:eastAsiaTheme="minorEastAsia"/>
          </w:rPr>
          <w:delText>of</w:delText>
        </w:r>
        <w:r w:rsidRPr="0D48A10F" w:rsidDel="003467D4">
          <w:rPr>
            <w:rFonts w:eastAsiaTheme="minorEastAsia"/>
          </w:rPr>
          <w:delText xml:space="preserve"> </w:delText>
        </w:r>
      </w:del>
      <w:r w:rsidRPr="0D48A10F">
        <w:rPr>
          <w:rFonts w:eastAsiaTheme="minorEastAsia"/>
        </w:rPr>
        <w:t xml:space="preserve">how different species respond to anthropogenic disturbances. My </w:t>
      </w:r>
      <w:r w:rsidR="00157899">
        <w:rPr>
          <w:rFonts w:eastAsiaTheme="minorEastAsia"/>
        </w:rPr>
        <w:t>t</w:t>
      </w:r>
      <w:r w:rsidRPr="0D48A10F">
        <w:rPr>
          <w:rFonts w:eastAsiaTheme="minorEastAsia"/>
        </w:rPr>
        <w:t xml:space="preserve">hesis integrates various data sources to investigate the influence of traits on species land-use responses and on species climate-change sensitivity – two of the most pressing threats on biodiversity – at global scales and comparatively across the four terrestrial vertebrate classes. </w:t>
      </w:r>
      <w:commentRangeStart w:id="33"/>
      <w:r w:rsidRPr="0D48A10F">
        <w:rPr>
          <w:rFonts w:eastAsiaTheme="minorEastAsia"/>
        </w:rPr>
        <w:t>By asking whether interspecific trait variation is associated with species land-use responses and with climate-change sensitivity, my work consolidates our understanding of what renders species sensitive to environmental change, which can help prioritise conservation efforts.</w:t>
      </w:r>
      <w:commentRangeEnd w:id="33"/>
      <w:r w:rsidR="00157899">
        <w:rPr>
          <w:rStyle w:val="CommentReference"/>
        </w:rPr>
        <w:commentReference w:id="33"/>
      </w:r>
      <w:r w:rsidRPr="0D48A10F">
        <w:rPr>
          <w:rFonts w:eastAsiaTheme="minorEastAsia"/>
        </w:rPr>
        <w:t xml:space="preserve"> </w:t>
      </w:r>
    </w:p>
    <w:p w14:paraId="00D95CF9" w14:textId="40FD9D35" w:rsidR="004828E8"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Chapter 2 presents a trait data collection for terrestrial vertebrates, targeting seven commonly-used traits. I highlight the global taxonomic, geographical, and phylogenetic biases in the trait data, revealing knowledge gaps which could guide future data collection efforts. Chapter 2 </w:t>
      </w:r>
      <w:r w:rsidR="00157899">
        <w:rPr>
          <w:rStyle w:val="normaltextrun"/>
          <w:rFonts w:eastAsiaTheme="minorEastAsia"/>
          <w:color w:val="000000"/>
          <w:shd w:val="clear" w:color="auto" w:fill="FFFFFF"/>
        </w:rPr>
        <w:t xml:space="preserve">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 xml:space="preserve">Global Ecology and Biogeography </w:t>
      </w:r>
      <w:commentRangeStart w:id="34"/>
      <w:r w:rsidRPr="0D48A10F">
        <w:rPr>
          <w:rStyle w:val="normaltextrun"/>
          <w:rFonts w:eastAsiaTheme="minorEastAsia"/>
          <w:color w:val="000000"/>
          <w:shd w:val="clear" w:color="auto" w:fill="FFFFFF"/>
        </w:rPr>
        <w:t xml:space="preserve">and may be useful to other researchers </w:t>
      </w:r>
      <w:del w:id="35" w:author="Adrienne Etard" w:date="2022-04-29T22:50:00Z">
        <w:r w:rsidRPr="0D48A10F" w:rsidDel="00F1740E">
          <w:rPr>
            <w:rStyle w:val="normaltextrun"/>
            <w:rFonts w:eastAsiaTheme="minorEastAsia"/>
            <w:color w:val="000000"/>
            <w:shd w:val="clear" w:color="auto" w:fill="FFFFFF"/>
          </w:rPr>
          <w:delText xml:space="preserve">seeking to </w:delText>
        </w:r>
      </w:del>
      <w:r w:rsidRPr="0D48A10F">
        <w:rPr>
          <w:rStyle w:val="normaltextrun"/>
          <w:rFonts w:eastAsiaTheme="minorEastAsia"/>
          <w:color w:val="000000"/>
          <w:shd w:val="clear" w:color="auto" w:fill="FFFFFF"/>
        </w:rPr>
        <w:t>work</w:t>
      </w:r>
      <w:ins w:id="36" w:author="Adrienne Etard" w:date="2022-04-29T22:50:00Z">
        <w:r w:rsidR="00F1740E">
          <w:rPr>
            <w:rStyle w:val="normaltextrun"/>
            <w:rFonts w:eastAsiaTheme="minorEastAsia"/>
            <w:color w:val="000000"/>
            <w:shd w:val="clear" w:color="auto" w:fill="FFFFFF"/>
          </w:rPr>
          <w:t>ing</w:t>
        </w:r>
      </w:ins>
      <w:r w:rsidRPr="0D48A10F">
        <w:rPr>
          <w:rStyle w:val="normaltextrun"/>
          <w:rFonts w:eastAsiaTheme="minorEastAsia"/>
          <w:color w:val="000000"/>
          <w:shd w:val="clear" w:color="auto" w:fill="FFFFFF"/>
        </w:rPr>
        <w:t xml:space="preserve"> with trait data in vertebrate species. The compiled data were made available and have since been used by </w:t>
      </w:r>
      <w:r w:rsidRPr="0D48A10F">
        <w:rPr>
          <w:rStyle w:val="normaltextrun"/>
          <w:rFonts w:eastAsiaTheme="minorEastAsia"/>
          <w:color w:val="000000"/>
          <w:shd w:val="clear" w:color="auto" w:fill="FFFFFF"/>
        </w:rPr>
        <w:lastRenderedPageBreak/>
        <w:t>researchers in the field (e.g.,</w:t>
      </w:r>
      <w:r w:rsidRPr="0D48A10F">
        <w:rPr>
          <w:rStyle w:val="normaltextrun"/>
          <w:color w:val="000000"/>
          <w:shd w:val="clear" w:color="auto" w:fill="FFFFFF"/>
        </w:rPr>
        <w:fldChar w:fldCharType="begin" w:fldLock="1"/>
      </w:r>
      <w:r w:rsidR="00D616E3">
        <w:rPr>
          <w:rStyle w:val="normaltextrun"/>
          <w:color w:val="000000"/>
          <w:shd w:val="clear" w:color="auto" w:fill="FFFFFF"/>
        </w:rPr>
        <w:instrText>ADDIN CSL_CITATION {"citationItems":[{"id":"ITEM-1","itemData":{"author":[{"dropping-particle":"","family":"Capdevila","given":"Pol","non-dropping-particle":"","parse-names":false,"suffix":""},{"dropping-particle":"","family":"Noviello","given":"Nicola","non-dropping-particle":"","parse-names":false,"suffix":""},{"dropping-particle":"","family":"Mcrae","given":"Louise","non-dropping-particle":"","parse-names":false,"suffix":""},{"dropping-particle":"","family":"Freeman","given":"Robin","non-dropping-particle":"","parse-names":false,"suffix":""},{"dropping-particle":"","family":"Life","given":"Bristol","non-dropping-particle":"","parse-names":false,"suffix":""},{"dropping-particle":"","family":"Building","given":"Sciences","non-dropping-particle":"","parse-names":false,"suffix":""},{"dropping-particle":"","family":"Circle","given":"Outer","non-dropping-particle":"","parse-names":false,"suffix":""}],"id":"ITEM-1","issued":{"date-parts":[["2022"]]},"page":"1-25","title":"Body mass and latitude as global predictors of vertebrate Running title : Global predictors of multiple threats","type":"article-journal"},"uris":["http://www.mendeley.com/documents/?uuid=cb092b54-709e-4113-a03e-d473a8a64e05"]}],"mendeley":{"formattedCitation":"(Capdevila &lt;i&gt;et al.&lt;/i&gt; 2022)","manualFormatting":" Capdevila et al. (2022)","plainTextFormattedCitation":"(Capdevila et al. 2022)","previouslyFormattedCitation":"(Capdevila &lt;i&gt;et al.&lt;/i&gt; 2022)"},"properties":{"noteIndex":0},"schema":"https://github.com/citation-style-language/schema/raw/master/csl-citation.json"}</w:instrText>
      </w:r>
      <w:r w:rsidRPr="0D48A10F">
        <w:rPr>
          <w:rStyle w:val="normaltextrun"/>
          <w:color w:val="000000"/>
          <w:shd w:val="clear" w:color="auto" w:fill="FFFFFF"/>
        </w:rPr>
        <w:fldChar w:fldCharType="separate"/>
      </w:r>
      <w:r w:rsidRPr="0D48A10F">
        <w:rPr>
          <w:rStyle w:val="normaltextrun"/>
          <w:noProof/>
          <w:color w:val="000000"/>
          <w:shd w:val="clear" w:color="auto" w:fill="FFFFFF"/>
        </w:rPr>
        <w:t xml:space="preserve"> Capdevila </w:t>
      </w:r>
      <w:r w:rsidRPr="0D48A10F">
        <w:rPr>
          <w:rStyle w:val="normaltextrun"/>
          <w:i/>
          <w:iCs/>
          <w:noProof/>
          <w:color w:val="000000"/>
          <w:shd w:val="clear" w:color="auto" w:fill="FFFFFF"/>
        </w:rPr>
        <w:t>et al.</w:t>
      </w:r>
      <w:r w:rsidRPr="0D48A10F">
        <w:rPr>
          <w:rStyle w:val="normaltextrun"/>
          <w:noProof/>
          <w:color w:val="000000"/>
          <w:shd w:val="clear" w:color="auto" w:fill="FFFFFF"/>
        </w:rPr>
        <w:t xml:space="preserve"> (2022)</w:t>
      </w:r>
      <w:r w:rsidRPr="0D48A10F">
        <w:rPr>
          <w:rStyle w:val="normaltextrun"/>
          <w:color w:val="000000"/>
          <w:shd w:val="clear" w:color="auto" w:fill="FFFFFF"/>
        </w:rPr>
        <w:fldChar w:fldCharType="end"/>
      </w:r>
      <w:r w:rsidRPr="0D48A10F">
        <w:rPr>
          <w:rStyle w:val="normaltextrun"/>
          <w:rFonts w:eastAsiaTheme="minorEastAsia"/>
          <w:color w:val="000000"/>
          <w:shd w:val="clear" w:color="auto" w:fill="FFFFFF"/>
        </w:rPr>
        <w:t xml:space="preserve">, </w:t>
      </w:r>
      <w:r w:rsidRPr="0D48A10F">
        <w:rPr>
          <w:rStyle w:val="normaltextrun"/>
          <w:rFonts w:eastAsiaTheme="minorEastAsia"/>
          <w:i/>
          <w:iCs/>
          <w:color w:val="000000"/>
          <w:shd w:val="clear" w:color="auto" w:fill="FFFFFF"/>
        </w:rPr>
        <w:t>preprint</w:t>
      </w:r>
      <w:r w:rsidRPr="0D48A10F">
        <w:rPr>
          <w:rStyle w:val="normaltextrun"/>
          <w:rFonts w:eastAsiaTheme="minorEastAsia"/>
          <w:color w:val="000000"/>
          <w:shd w:val="clear" w:color="auto" w:fill="FFFFFF"/>
        </w:rPr>
        <w:t>)</w:t>
      </w:r>
      <w:ins w:id="37" w:author="Adrienne Etard" w:date="2022-04-29T22:19:00Z">
        <w:r w:rsidR="00661F89">
          <w:rPr>
            <w:rStyle w:val="normaltextrun"/>
            <w:rFonts w:eastAsiaTheme="minorEastAsia"/>
            <w:color w:val="000000"/>
            <w:shd w:val="clear" w:color="auto" w:fill="FFFFFF"/>
          </w:rPr>
          <w:t xml:space="preserve"> and downloaded 267 times as of April 2022</w:t>
        </w:r>
      </w:ins>
      <w:r w:rsidRPr="0D48A10F">
        <w:rPr>
          <w:rStyle w:val="normaltextrun"/>
          <w:rFonts w:eastAsiaTheme="minorEastAsia"/>
          <w:color w:val="000000"/>
          <w:shd w:val="clear" w:color="auto" w:fill="FFFFFF"/>
        </w:rPr>
        <w:t>.</w:t>
      </w:r>
      <w:commentRangeEnd w:id="34"/>
      <w:r w:rsidR="00C61767">
        <w:rPr>
          <w:rStyle w:val="CommentReference"/>
        </w:rPr>
        <w:commentReference w:id="34"/>
      </w:r>
      <w:r w:rsidRPr="0D48A10F">
        <w:rPr>
          <w:rStyle w:val="normaltextrun"/>
          <w:rFonts w:eastAsiaTheme="minorEastAsia"/>
          <w:color w:val="000000"/>
          <w:shd w:val="clear" w:color="auto" w:fill="FFFFFF"/>
        </w:rPr>
        <w:t xml:space="preserve"> Chapter 3 </w:t>
      </w:r>
      <w:del w:id="38" w:author="Adrienne Etard" w:date="2022-04-30T11:50:00Z">
        <w:r w:rsidRPr="0D48A10F" w:rsidDel="0007060D">
          <w:rPr>
            <w:rStyle w:val="normaltextrun"/>
            <w:rFonts w:eastAsiaTheme="minorEastAsia"/>
            <w:color w:val="000000"/>
            <w:shd w:val="clear" w:color="auto" w:fill="FFFFFF"/>
          </w:rPr>
          <w:delText xml:space="preserve">makes </w:delText>
        </w:r>
      </w:del>
      <w:r w:rsidRPr="0D48A10F">
        <w:rPr>
          <w:rStyle w:val="normaltextrun"/>
          <w:rFonts w:eastAsiaTheme="minorEastAsia"/>
          <w:color w:val="000000"/>
          <w:shd w:val="clear" w:color="auto" w:fill="FFFFFF"/>
        </w:rPr>
        <w:t>use</w:t>
      </w:r>
      <w:ins w:id="39" w:author="Adrienne Etard" w:date="2022-04-30T11:50:00Z">
        <w:r w:rsidR="0007060D">
          <w:rPr>
            <w:rStyle w:val="normaltextrun"/>
            <w:rFonts w:eastAsiaTheme="minorEastAsia"/>
            <w:color w:val="000000"/>
            <w:shd w:val="clear" w:color="auto" w:fill="FFFFFF"/>
          </w:rPr>
          <w:t>s</w:t>
        </w:r>
      </w:ins>
      <w:r w:rsidRPr="0D48A10F">
        <w:rPr>
          <w:rStyle w:val="normaltextrun"/>
          <w:rFonts w:eastAsiaTheme="minorEastAsia"/>
          <w:color w:val="000000"/>
          <w:shd w:val="clear" w:color="auto" w:fill="FFFFFF"/>
        </w:rPr>
        <w:t xml:space="preserve"> </w:t>
      </w:r>
      <w:del w:id="40" w:author="Adrienne Etard" w:date="2022-04-30T11:50:00Z">
        <w:r w:rsidRPr="0D48A10F" w:rsidDel="0007060D">
          <w:rPr>
            <w:rStyle w:val="normaltextrun"/>
            <w:rFonts w:eastAsiaTheme="minorEastAsia"/>
            <w:color w:val="000000"/>
            <w:shd w:val="clear" w:color="auto" w:fill="FFFFFF"/>
          </w:rPr>
          <w:delText xml:space="preserve">of </w:delText>
        </w:r>
      </w:del>
      <w:r w:rsidRPr="0D48A10F">
        <w:rPr>
          <w:rStyle w:val="normaltextrun"/>
          <w:rFonts w:eastAsiaTheme="minorEastAsia"/>
          <w:color w:val="000000"/>
          <w:shd w:val="clear" w:color="auto" w:fill="FFFFFF"/>
        </w:rPr>
        <w:t xml:space="preserve">the collected trait data and reveals profound effects of land-use change on vertebrate functional diversity, which </w:t>
      </w:r>
      <w:r w:rsidR="00C61767">
        <w:rPr>
          <w:rStyle w:val="normaltextrun"/>
          <w:rFonts w:eastAsiaTheme="minorEastAsia"/>
          <w:color w:val="000000"/>
          <w:shd w:val="clear" w:color="auto" w:fill="FFFFFF"/>
        </w:rPr>
        <w:t>contributes to</w:t>
      </w:r>
      <w:r w:rsidRPr="0D48A10F">
        <w:rPr>
          <w:rStyle w:val="normaltextrun"/>
          <w:rFonts w:eastAsiaTheme="minorEastAsia"/>
          <w:color w:val="000000"/>
          <w:shd w:val="clear" w:color="auto" w:fill="FFFFFF"/>
        </w:rPr>
        <w:t xml:space="preserve"> documenting global human impacts on vertebrates and also underlines the possible threats posed by land-use change to ecosystem processes sustained by vertebrate</w:t>
      </w:r>
      <w:ins w:id="41" w:author="Adrienne Etard" w:date="2022-04-29T22:51:00Z">
        <w:r w:rsidR="00E37CA7">
          <w:rPr>
            <w:rStyle w:val="normaltextrun"/>
            <w:rFonts w:eastAsiaTheme="minorEastAsia"/>
            <w:color w:val="000000"/>
            <w:shd w:val="clear" w:color="auto" w:fill="FFFFFF"/>
          </w:rPr>
          <w:t>s</w:t>
        </w:r>
      </w:ins>
      <w:del w:id="42" w:author="Adrienne Etard" w:date="2022-04-29T22:51:00Z">
        <w:r w:rsidRPr="0D48A10F" w:rsidDel="00E37CA7">
          <w:rPr>
            <w:rStyle w:val="normaltextrun"/>
            <w:rFonts w:eastAsiaTheme="minorEastAsia"/>
            <w:color w:val="000000"/>
            <w:shd w:val="clear" w:color="auto" w:fill="FFFFFF"/>
          </w:rPr>
          <w:delText xml:space="preserve"> assemblages</w:delText>
        </w:r>
      </w:del>
      <w:r w:rsidRPr="0D48A10F">
        <w:rPr>
          <w:rStyle w:val="normaltextrun"/>
          <w:rFonts w:eastAsiaTheme="minorEastAsia"/>
          <w:color w:val="000000"/>
          <w:shd w:val="clear" w:color="auto" w:fill="FFFFFF"/>
        </w:rPr>
        <w:t xml:space="preserve">. Chapter </w:t>
      </w:r>
      <w:r w:rsidR="002E52DB">
        <w:rPr>
          <w:rStyle w:val="normaltextrun"/>
          <w:rFonts w:eastAsiaTheme="minorEastAsia"/>
          <w:color w:val="000000"/>
          <w:shd w:val="clear" w:color="auto" w:fill="FFFFFF"/>
        </w:rPr>
        <w:t xml:space="preserve">3 was </w:t>
      </w:r>
      <w:r w:rsidRPr="0D48A10F">
        <w:rPr>
          <w:rStyle w:val="normaltextrun"/>
          <w:rFonts w:eastAsiaTheme="minorEastAsia"/>
          <w:color w:val="000000"/>
          <w:shd w:val="clear" w:color="auto" w:fill="FFFFFF"/>
        </w:rPr>
        <w:t xml:space="preserve">published in </w:t>
      </w:r>
      <w:r w:rsidRPr="0D48A10F">
        <w:rPr>
          <w:rStyle w:val="normaltextrun"/>
          <w:rFonts w:eastAsiaTheme="minorEastAsia"/>
          <w:i/>
          <w:iCs/>
          <w:color w:val="000000"/>
          <w:shd w:val="clear" w:color="auto" w:fill="FFFFFF"/>
        </w:rPr>
        <w:t>Ecology Letters</w:t>
      </w:r>
      <w:r w:rsidRPr="0D48A10F">
        <w:rPr>
          <w:rStyle w:val="normaltextrun"/>
          <w:rFonts w:eastAsiaTheme="minorEastAsia"/>
          <w:color w:val="000000"/>
          <w:shd w:val="clear" w:color="auto" w:fill="FFFFFF"/>
        </w:rPr>
        <w:t xml:space="preserve">. In Chapter 4, I ask whether </w:t>
      </w:r>
      <w:del w:id="43" w:author="Adrienne Etard" w:date="2022-04-29T22:51:00Z">
        <w:r w:rsidRPr="0D48A10F" w:rsidDel="000A6A05">
          <w:rPr>
            <w:rStyle w:val="normaltextrun"/>
            <w:rFonts w:eastAsiaTheme="minorEastAsia"/>
            <w:color w:val="000000"/>
            <w:shd w:val="clear" w:color="auto" w:fill="FFFFFF"/>
          </w:rPr>
          <w:delText xml:space="preserve">and which </w:delText>
        </w:r>
      </w:del>
      <w:r w:rsidRPr="0D48A10F">
        <w:rPr>
          <w:rStyle w:val="normaltextrun"/>
          <w:rFonts w:eastAsiaTheme="minorEastAsia"/>
          <w:color w:val="000000"/>
          <w:shd w:val="clear" w:color="auto" w:fill="FFFFFF"/>
        </w:rPr>
        <w:t xml:space="preserve">traits are associated with species land-use responses and with species climate-change sensitivity, comparatively across the four vertebrate classes. Chapter 4 thus puts into perspective the usefulness of trait data for understanding how species respond to these anthropogenic changes, which is </w:t>
      </w:r>
      <w:r w:rsidRPr="0D48A10F">
        <w:rPr>
          <w:rFonts w:eastAsiaTheme="minorEastAsia"/>
        </w:rPr>
        <w:t xml:space="preserve">valuable </w:t>
      </w:r>
      <w:r w:rsidR="002E52DB">
        <w:rPr>
          <w:rFonts w:eastAsiaTheme="minorEastAsia"/>
        </w:rPr>
        <w:t>for</w:t>
      </w:r>
      <w:r w:rsidR="002E52DB" w:rsidRPr="0D48A10F">
        <w:rPr>
          <w:rFonts w:eastAsiaTheme="minorEastAsia"/>
        </w:rPr>
        <w:t xml:space="preserve"> </w:t>
      </w:r>
      <w:r w:rsidRPr="0D48A10F">
        <w:rPr>
          <w:rFonts w:eastAsiaTheme="minorEastAsia"/>
        </w:rPr>
        <w:t>conservation planning and prioritisation</w:t>
      </w:r>
      <w:r w:rsidRPr="0D48A10F">
        <w:rPr>
          <w:rStyle w:val="normaltextrun"/>
          <w:rFonts w:eastAsiaTheme="minorEastAsia"/>
          <w:color w:val="000000"/>
          <w:shd w:val="clear" w:color="auto" w:fill="FFFFFF"/>
        </w:rPr>
        <w:t>. In Chapter 5, I ask whether species energetic requirements, estimated from metabolic rates, influence species persistence in disturbed land uses. Chapter 5 thus integrates physiological data to further our fundamental understanding of how vertebrate species respond to land-use change</w:t>
      </w:r>
      <w:ins w:id="44" w:author="Adrienne Etard" w:date="2022-04-29T22:46:00Z">
        <w:r w:rsidR="004F16C9">
          <w:rPr>
            <w:rStyle w:val="normaltextrun"/>
            <w:rFonts w:eastAsiaTheme="minorEastAsia"/>
            <w:color w:val="000000"/>
            <w:shd w:val="clear" w:color="auto" w:fill="FFFFFF"/>
          </w:rPr>
          <w:t xml:space="preserve"> </w:t>
        </w:r>
      </w:ins>
      <w:ins w:id="45" w:author="Adrienne Etard" w:date="2022-04-29T22:47:00Z">
        <w:r w:rsidR="00175091">
          <w:rPr>
            <w:rStyle w:val="normaltextrun"/>
            <w:rFonts w:eastAsiaTheme="minorEastAsia"/>
            <w:color w:val="000000"/>
            <w:shd w:val="clear" w:color="auto" w:fill="FFFFFF"/>
          </w:rPr>
          <w:t xml:space="preserve">and </w:t>
        </w:r>
      </w:ins>
      <w:ins w:id="46" w:author="Adrienne Etard" w:date="2022-04-29T22:48:00Z">
        <w:r w:rsidR="00C216D1">
          <w:rPr>
            <w:rStyle w:val="normaltextrun"/>
            <w:rFonts w:eastAsiaTheme="minorEastAsia"/>
            <w:color w:val="000000"/>
            <w:shd w:val="clear" w:color="auto" w:fill="FFFFFF"/>
          </w:rPr>
          <w:t xml:space="preserve">of </w:t>
        </w:r>
      </w:ins>
      <w:ins w:id="47" w:author="Adrienne Etard" w:date="2022-04-29T22:47:00Z">
        <w:r w:rsidR="00175091">
          <w:rPr>
            <w:rStyle w:val="normaltextrun"/>
            <w:rFonts w:eastAsiaTheme="minorEastAsia"/>
            <w:color w:val="000000"/>
            <w:shd w:val="clear" w:color="auto" w:fill="FFFFFF"/>
          </w:rPr>
          <w:t xml:space="preserve">the </w:t>
        </w:r>
      </w:ins>
      <w:ins w:id="48" w:author="Adrienne Etard" w:date="2022-04-29T22:48:00Z">
        <w:r w:rsidR="00C216D1">
          <w:rPr>
            <w:rStyle w:val="normaltextrun"/>
            <w:rFonts w:eastAsiaTheme="minorEastAsia"/>
            <w:color w:val="000000"/>
            <w:shd w:val="clear" w:color="auto" w:fill="FFFFFF"/>
          </w:rPr>
          <w:t>potential</w:t>
        </w:r>
      </w:ins>
      <w:ins w:id="49" w:author="Adrienne Etard" w:date="2022-04-29T22:47:00Z">
        <w:r w:rsidR="00175091">
          <w:rPr>
            <w:rStyle w:val="normaltextrun"/>
            <w:rFonts w:eastAsiaTheme="minorEastAsia"/>
            <w:color w:val="000000"/>
            <w:shd w:val="clear" w:color="auto" w:fill="FFFFFF"/>
          </w:rPr>
          <w:t xml:space="preserve"> consequences for ecosystem functioning.</w:t>
        </w:r>
      </w:ins>
      <w:del w:id="50" w:author="Adrienne Etard" w:date="2022-04-29T22:47:00Z">
        <w:r w:rsidRPr="0D48A10F" w:rsidDel="00175091">
          <w:rPr>
            <w:rStyle w:val="normaltextrun"/>
            <w:rFonts w:eastAsiaTheme="minorEastAsia"/>
            <w:color w:val="000000"/>
            <w:shd w:val="clear" w:color="auto" w:fill="FFFFFF"/>
          </w:rPr>
          <w:delText xml:space="preserve">, </w:delText>
        </w:r>
        <w:commentRangeStart w:id="51"/>
        <w:r w:rsidRPr="0D48A10F" w:rsidDel="00175091">
          <w:rPr>
            <w:rStyle w:val="normaltextrun"/>
            <w:rFonts w:eastAsiaTheme="minorEastAsia"/>
            <w:color w:val="000000"/>
            <w:shd w:val="clear" w:color="auto" w:fill="FFFFFF"/>
          </w:rPr>
          <w:delText>by adopting a different perspective from Chapter 4.</w:delText>
        </w:r>
        <w:commentRangeEnd w:id="51"/>
        <w:r w:rsidR="002E52DB" w:rsidDel="00175091">
          <w:rPr>
            <w:rStyle w:val="CommentReference"/>
          </w:rPr>
          <w:commentReference w:id="51"/>
        </w:r>
      </w:del>
      <w:r w:rsidRPr="0D48A10F">
        <w:rPr>
          <w:rStyle w:val="normaltextrun"/>
          <w:rFonts w:eastAsiaTheme="minorEastAsia"/>
          <w:color w:val="000000"/>
          <w:shd w:val="clear" w:color="auto" w:fill="FFFFFF"/>
        </w:rPr>
        <w:t xml:space="preserve"> </w:t>
      </w:r>
    </w:p>
    <w:p w14:paraId="2DD05D47" w14:textId="29E964C1" w:rsidR="004828E8" w:rsidRPr="0044164A" w:rsidRDefault="004828E8" w:rsidP="004828E8">
      <w:pPr>
        <w:spacing w:line="276" w:lineRule="auto"/>
        <w:jc w:val="both"/>
        <w:rPr>
          <w:rStyle w:val="normaltextrun"/>
          <w:rFonts w:eastAsiaTheme="minorEastAsia"/>
          <w:color w:val="000000"/>
          <w:shd w:val="clear" w:color="auto" w:fill="FFFFFF"/>
        </w:rPr>
      </w:pPr>
      <w:r w:rsidRPr="0D48A10F">
        <w:rPr>
          <w:rStyle w:val="normaltextrun"/>
          <w:rFonts w:eastAsiaTheme="minorEastAsia"/>
          <w:color w:val="000000"/>
          <w:shd w:val="clear" w:color="auto" w:fill="FFFFFF"/>
        </w:rPr>
        <w:t xml:space="preserve">Beyond publishing two of my PhD Chapters, I have been able to disseminate my work at various international conferences, </w:t>
      </w:r>
      <w:commentRangeStart w:id="52"/>
      <w:r w:rsidRPr="0D48A10F">
        <w:rPr>
          <w:rStyle w:val="normaltextrun"/>
          <w:rFonts w:eastAsiaTheme="minorEastAsia"/>
          <w:color w:val="000000"/>
          <w:shd w:val="clear" w:color="auto" w:fill="FFFFFF"/>
        </w:rPr>
        <w:t>notably at the annual meeting of the British Ecological Society (in 2019, 2020 and 2021), at the annual meeting of the Macroecology Special Interest Group (in 2019), and at the International Biogeography Society early-career conference (in 2021).</w:t>
      </w:r>
      <w:commentRangeEnd w:id="52"/>
      <w:r w:rsidR="002E52DB">
        <w:rPr>
          <w:rStyle w:val="CommentReference"/>
        </w:rPr>
        <w:commentReference w:id="52"/>
      </w:r>
      <w:ins w:id="53" w:author="Adrienne Etard" w:date="2022-04-29T22:17:00Z">
        <w:r w:rsidR="00444CAB">
          <w:rPr>
            <w:rStyle w:val="normaltextrun"/>
            <w:rFonts w:eastAsiaTheme="minorEastAsia"/>
            <w:color w:val="000000"/>
            <w:shd w:val="clear" w:color="auto" w:fill="FFFFFF"/>
          </w:rPr>
          <w:t xml:space="preserve"> I will additionally present my PhD work at the International Biogeography </w:t>
        </w:r>
      </w:ins>
      <w:ins w:id="54" w:author="Adrienne Etard" w:date="2022-04-29T22:18:00Z">
        <w:r w:rsidR="0017221F">
          <w:rPr>
            <w:rStyle w:val="normaltextrun"/>
            <w:rFonts w:eastAsiaTheme="minorEastAsia"/>
            <w:color w:val="000000"/>
            <w:shd w:val="clear" w:color="auto" w:fill="FFFFFF"/>
          </w:rPr>
          <w:t>Society</w:t>
        </w:r>
        <w:r w:rsidR="00AB336A">
          <w:rPr>
            <w:rStyle w:val="normaltextrun"/>
            <w:rFonts w:eastAsiaTheme="minorEastAsia"/>
            <w:color w:val="000000"/>
            <w:shd w:val="clear" w:color="auto" w:fill="FFFFFF"/>
          </w:rPr>
          <w:t xml:space="preserve"> conference</w:t>
        </w:r>
      </w:ins>
      <w:ins w:id="55" w:author="Adrienne Etard" w:date="2022-04-29T22:17:00Z">
        <w:r w:rsidR="00444CAB">
          <w:rPr>
            <w:rStyle w:val="normaltextrun"/>
            <w:rFonts w:eastAsiaTheme="minorEastAsia"/>
            <w:color w:val="000000"/>
            <w:shd w:val="clear" w:color="auto" w:fill="FFFFFF"/>
          </w:rPr>
          <w:t xml:space="preserve"> in Ju</w:t>
        </w:r>
      </w:ins>
      <w:ins w:id="56" w:author="Adrienne Etard" w:date="2022-04-29T22:18:00Z">
        <w:r w:rsidR="0017221F">
          <w:rPr>
            <w:rStyle w:val="normaltextrun"/>
            <w:rFonts w:eastAsiaTheme="minorEastAsia"/>
            <w:color w:val="000000"/>
            <w:shd w:val="clear" w:color="auto" w:fill="FFFFFF"/>
          </w:rPr>
          <w:t>n</w:t>
        </w:r>
      </w:ins>
      <w:ins w:id="57" w:author="Adrienne Etard" w:date="2022-04-29T22:17:00Z">
        <w:r w:rsidR="00444CAB">
          <w:rPr>
            <w:rStyle w:val="normaltextrun"/>
            <w:rFonts w:eastAsiaTheme="minorEastAsia"/>
            <w:color w:val="000000"/>
            <w:shd w:val="clear" w:color="auto" w:fill="FFFFFF"/>
          </w:rPr>
          <w:t>e 2022.</w:t>
        </w:r>
      </w:ins>
      <w:r w:rsidRPr="0D48A10F">
        <w:rPr>
          <w:rStyle w:val="normaltextrun"/>
          <w:rFonts w:eastAsiaTheme="minorEastAsia"/>
          <w:color w:val="000000"/>
          <w:shd w:val="clear" w:color="auto" w:fill="FFFFFF"/>
        </w:rPr>
        <w:t xml:space="preserve"> Overall, my PhD work consolidates our knowledge of the role of vertebrate traits for understanding species responses to human pressures and highlights the value of trait data, and more widely, of ecological knowledge, for preserving vertebrate species in a changing world.</w:t>
      </w:r>
    </w:p>
    <w:p w14:paraId="2D9735B3" w14:textId="77777777" w:rsidR="004828E8" w:rsidRDefault="004828E8" w:rsidP="004828E8">
      <w:pPr>
        <w:pBdr>
          <w:bottom w:val="single" w:sz="6" w:space="1" w:color="auto"/>
        </w:pBdr>
        <w:spacing w:line="276" w:lineRule="auto"/>
        <w:jc w:val="both"/>
        <w:rPr>
          <w:rStyle w:val="normaltextrun"/>
          <w:color w:val="000000" w:themeColor="text1"/>
        </w:rPr>
      </w:pPr>
    </w:p>
    <w:p w14:paraId="1CF3EF41" w14:textId="77777777" w:rsidR="004828E8" w:rsidRPr="009E0E3B" w:rsidRDefault="004828E8" w:rsidP="004828E8">
      <w:pPr>
        <w:rPr>
          <w:rStyle w:val="normaltextrun"/>
          <w:rFonts w:cstheme="minorHAnsi"/>
          <w:color w:val="000000"/>
          <w:shd w:val="clear" w:color="auto" w:fill="FFFFFF"/>
        </w:rPr>
      </w:pPr>
    </w:p>
    <w:p w14:paraId="552E5CED" w14:textId="77777777" w:rsidR="004828E8" w:rsidRPr="00267E87" w:rsidRDefault="004828E8" w:rsidP="004828E8">
      <w:pPr>
        <w:rPr>
          <w:shd w:val="clear" w:color="auto" w:fill="FFFFFF"/>
        </w:rPr>
      </w:pPr>
      <w:r w:rsidRPr="00E91A5F">
        <w:rPr>
          <w:b/>
          <w:bCs/>
          <w:sz w:val="28"/>
          <w:szCs w:val="28"/>
          <w:u w:val="single"/>
        </w:rPr>
        <w:t>Thesis outline</w:t>
      </w:r>
      <w:r>
        <w:rPr>
          <w:b/>
          <w:bCs/>
          <w:sz w:val="28"/>
          <w:szCs w:val="28"/>
          <w:u w:val="single"/>
        </w:rPr>
        <w:t xml:space="preserve"> of contents,</w:t>
      </w:r>
      <w:r w:rsidRPr="00E91A5F">
        <w:rPr>
          <w:b/>
          <w:bCs/>
          <w:sz w:val="28"/>
          <w:szCs w:val="28"/>
          <w:u w:val="single"/>
        </w:rPr>
        <w:t xml:space="preserve"> authorship and </w:t>
      </w:r>
      <w:r>
        <w:rPr>
          <w:b/>
          <w:bCs/>
          <w:sz w:val="28"/>
          <w:szCs w:val="28"/>
          <w:u w:val="single"/>
        </w:rPr>
        <w:t>collaborations</w:t>
      </w:r>
    </w:p>
    <w:p w14:paraId="6EAFDD27" w14:textId="77777777" w:rsidR="004828E8" w:rsidRDefault="004828E8" w:rsidP="004828E8">
      <w:pPr>
        <w:pStyle w:val="NoSpacing"/>
        <w:spacing w:line="276" w:lineRule="auto"/>
      </w:pPr>
    </w:p>
    <w:p w14:paraId="6BC41CA6" w14:textId="77777777" w:rsidR="004828E8" w:rsidRPr="00FD69CC" w:rsidRDefault="004828E8" w:rsidP="004828E8">
      <w:pPr>
        <w:pStyle w:val="NoSpacing"/>
        <w:spacing w:line="276" w:lineRule="auto"/>
        <w:jc w:val="both"/>
        <w:rPr>
          <w:b/>
          <w:bCs/>
          <w:sz w:val="24"/>
          <w:szCs w:val="24"/>
        </w:rPr>
      </w:pPr>
      <w:r w:rsidRPr="00FD69CC">
        <w:rPr>
          <w:b/>
          <w:bCs/>
          <w:sz w:val="24"/>
          <w:szCs w:val="24"/>
        </w:rPr>
        <w:t>Chapter 1: General introduction</w:t>
      </w:r>
    </w:p>
    <w:p w14:paraId="5D8BF354" w14:textId="77777777" w:rsidR="004828E8" w:rsidRPr="004A45AF" w:rsidRDefault="004828E8" w:rsidP="004828E8">
      <w:pPr>
        <w:pStyle w:val="NoSpacing"/>
        <w:spacing w:line="276" w:lineRule="auto"/>
        <w:jc w:val="both"/>
      </w:pPr>
      <w:r w:rsidRPr="00EA13CA">
        <w:t>Chapter 1</w:t>
      </w:r>
      <w:r>
        <w:t xml:space="preserve"> presents the background for this Thesis, exposes the fundamental concepts, and highlights the research questions I investigated in the different Chapters.</w:t>
      </w:r>
    </w:p>
    <w:p w14:paraId="5D02D46D" w14:textId="77777777" w:rsidR="004828E8" w:rsidRDefault="004828E8" w:rsidP="004828E8">
      <w:pPr>
        <w:pStyle w:val="NoSpacing"/>
        <w:spacing w:line="276" w:lineRule="auto"/>
      </w:pPr>
    </w:p>
    <w:p w14:paraId="509C3D8D" w14:textId="77777777" w:rsidR="004828E8" w:rsidRPr="00FD69CC" w:rsidRDefault="004828E8" w:rsidP="004828E8">
      <w:pPr>
        <w:pStyle w:val="NoSpacing"/>
        <w:spacing w:line="276" w:lineRule="auto"/>
        <w:jc w:val="both"/>
        <w:rPr>
          <w:b/>
          <w:bCs/>
          <w:sz w:val="24"/>
          <w:szCs w:val="24"/>
          <w:lang w:eastAsia="en-GB"/>
        </w:rPr>
      </w:pPr>
      <w:r w:rsidRPr="00FD69CC">
        <w:rPr>
          <w:b/>
          <w:bCs/>
          <w:sz w:val="24"/>
          <w:szCs w:val="24"/>
          <w:lang w:eastAsia="en-GB"/>
        </w:rPr>
        <w:t>Chapter 2: Global gaps and biases in trait data for terrestrial vertebrates</w:t>
      </w:r>
    </w:p>
    <w:p w14:paraId="14F22FE7" w14:textId="31FC9805" w:rsidR="004828E8" w:rsidRDefault="004828E8" w:rsidP="004828E8">
      <w:pPr>
        <w:pStyle w:val="NoSpacing"/>
        <w:spacing w:line="276" w:lineRule="auto"/>
        <w:jc w:val="both"/>
        <w:rPr>
          <w:lang w:eastAsia="en-GB"/>
        </w:rPr>
      </w:pPr>
      <w:r w:rsidRPr="0D48A10F">
        <w:rPr>
          <w:lang w:eastAsia="en-GB"/>
        </w:rPr>
        <w:t xml:space="preserve">In Chapter 2, I present an analysis of the global gaps and biases in terrestrial vertebrate trait data. To this end, I </w:t>
      </w:r>
      <w:r w:rsidR="002E52DB">
        <w:rPr>
          <w:lang w:eastAsia="en-GB"/>
        </w:rPr>
        <w:t>collate data on</w:t>
      </w:r>
      <w:r w:rsidR="002E52DB" w:rsidRPr="0D48A10F">
        <w:rPr>
          <w:lang w:eastAsia="en-GB"/>
        </w:rPr>
        <w:t xml:space="preserve"> </w:t>
      </w:r>
      <w:r w:rsidRPr="0D48A10F">
        <w:rPr>
          <w:lang w:eastAsia="en-GB"/>
        </w:rPr>
        <w:t>seven traits commonly measured in terrestrial vertebrates. I then evaluate the availability of the</w:t>
      </w:r>
      <w:r w:rsidR="002E52DB">
        <w:rPr>
          <w:lang w:eastAsia="en-GB"/>
        </w:rPr>
        <w:t>se</w:t>
      </w:r>
      <w:r w:rsidRPr="0D48A10F">
        <w:rPr>
          <w:lang w:eastAsia="en-GB"/>
        </w:rPr>
        <w:t xml:space="preserve"> trait data across the vertebrate classes, assessing whether there are taxonomic, phylogenetic and spatial biases. </w:t>
      </w:r>
      <w:r w:rsidR="002E52DB">
        <w:rPr>
          <w:lang w:eastAsia="en-GB"/>
        </w:rPr>
        <w:t>T</w:t>
      </w:r>
      <w:r w:rsidRPr="0D48A10F">
        <w:rPr>
          <w:lang w:eastAsia="en-GB"/>
        </w:rPr>
        <w:t xml:space="preserve">his </w:t>
      </w:r>
      <w:r w:rsidR="002E52DB">
        <w:rPr>
          <w:lang w:eastAsia="en-GB"/>
        </w:rPr>
        <w:t>c</w:t>
      </w:r>
      <w:r w:rsidRPr="0D48A10F">
        <w:rPr>
          <w:lang w:eastAsia="en-GB"/>
        </w:rPr>
        <w:t xml:space="preserve">hapter </w:t>
      </w:r>
      <w:r w:rsidR="002E52DB">
        <w:rPr>
          <w:lang w:eastAsia="en-GB"/>
        </w:rPr>
        <w:t xml:space="preserve">was </w:t>
      </w:r>
      <w:r w:rsidRPr="0D48A10F">
        <w:rPr>
          <w:lang w:eastAsia="en-GB"/>
        </w:rPr>
        <w:t xml:space="preserve">published in </w:t>
      </w:r>
      <w:r w:rsidRPr="0D48A10F">
        <w:rPr>
          <w:i/>
          <w:iCs/>
          <w:lang w:eastAsia="en-GB"/>
        </w:rPr>
        <w:t>Global Ecology and Biogeography</w:t>
      </w:r>
      <w:r w:rsidRPr="0D48A10F">
        <w:rPr>
          <w:lang w:eastAsia="en-GB"/>
        </w:rPr>
        <w:t xml:space="preserve"> in 2020 (DOI: 10.1111/geb.13184; Etard et al., 2020). </w:t>
      </w:r>
      <w:r w:rsidR="002E52DB">
        <w:rPr>
          <w:lang w:eastAsia="en-GB"/>
        </w:rPr>
        <w:t xml:space="preserve">The paper </w:t>
      </w:r>
      <w:r w:rsidRPr="0D48A10F">
        <w:rPr>
          <w:lang w:eastAsia="en-GB"/>
        </w:rPr>
        <w:t xml:space="preserve">was co-authored by </w:t>
      </w:r>
      <w:r>
        <w:t xml:space="preserve">Sophie Morrill who </w:t>
      </w:r>
      <w:r w:rsidR="002E52DB">
        <w:t>collated</w:t>
      </w:r>
      <w:r w:rsidR="00C06A75">
        <w:t xml:space="preserve"> some of</w:t>
      </w:r>
      <w:r w:rsidR="002E52DB">
        <w:t xml:space="preserve"> the </w:t>
      </w:r>
      <w:r>
        <w:t xml:space="preserve">data </w:t>
      </w:r>
      <w:r w:rsidRPr="003B58F7">
        <w:t xml:space="preserve">on </w:t>
      </w:r>
      <w:r w:rsidR="00C06A75" w:rsidRPr="003B58F7">
        <w:t>reptile</w:t>
      </w:r>
      <w:r w:rsidR="002E52DB" w:rsidRPr="003B58F7">
        <w:t xml:space="preserve"> </w:t>
      </w:r>
      <w:r w:rsidR="00C06A75" w:rsidRPr="003B58F7">
        <w:t>traits</w:t>
      </w:r>
      <w:r w:rsidR="004E44FD" w:rsidRPr="003B58F7">
        <w:t xml:space="preserve"> as part of an </w:t>
      </w:r>
      <w:proofErr w:type="spellStart"/>
      <w:r w:rsidR="004E44FD" w:rsidRPr="003B58F7">
        <w:t>MRes</w:t>
      </w:r>
      <w:proofErr w:type="spellEnd"/>
      <w:r w:rsidR="004E44FD" w:rsidRPr="003B58F7">
        <w:t xml:space="preserve"> project at UCL</w:t>
      </w:r>
      <w:r>
        <w:t xml:space="preserve">, and by Tim Newbold, who participated in the development of the research questions, provided detailed feedback on the analyses, and contributed to the writing of the paper. </w:t>
      </w:r>
    </w:p>
    <w:p w14:paraId="2A24770D" w14:textId="77777777" w:rsidR="004828E8" w:rsidRDefault="004828E8" w:rsidP="004828E8">
      <w:pPr>
        <w:pStyle w:val="NoSpacing"/>
        <w:spacing w:line="276" w:lineRule="auto"/>
      </w:pPr>
    </w:p>
    <w:p w14:paraId="53F80829" w14:textId="77777777" w:rsidR="004828E8" w:rsidRPr="00FD69CC" w:rsidRDefault="004828E8" w:rsidP="004828E8">
      <w:pPr>
        <w:pStyle w:val="NoSpacing"/>
        <w:spacing w:line="276" w:lineRule="auto"/>
        <w:jc w:val="both"/>
        <w:rPr>
          <w:b/>
          <w:bCs/>
          <w:sz w:val="24"/>
          <w:szCs w:val="24"/>
        </w:rPr>
      </w:pPr>
      <w:r w:rsidRPr="00FD69CC">
        <w:rPr>
          <w:b/>
          <w:bCs/>
          <w:sz w:val="24"/>
          <w:szCs w:val="24"/>
        </w:rPr>
        <w:t>Chapter 3: Intensive human land uses negatively affect vertebrate functional diversity</w:t>
      </w:r>
    </w:p>
    <w:p w14:paraId="6D5DEFF3" w14:textId="7D53F9E0" w:rsidR="004828E8" w:rsidRDefault="004828E8" w:rsidP="004828E8">
      <w:pPr>
        <w:pStyle w:val="NoSpacing"/>
        <w:spacing w:line="276" w:lineRule="auto"/>
        <w:jc w:val="both"/>
      </w:pPr>
      <w:r>
        <w:lastRenderedPageBreak/>
        <w:t xml:space="preserve">In this Chapter, I investigate how land-use change affects the functional composition of local vertebrate assemblages. </w:t>
      </w:r>
      <w:r w:rsidR="00236B9B">
        <w:t>T</w:t>
      </w:r>
      <w:r>
        <w:t xml:space="preserve">his </w:t>
      </w:r>
      <w:r w:rsidR="00236B9B">
        <w:t>c</w:t>
      </w:r>
      <w:r>
        <w:t xml:space="preserve">hapter </w:t>
      </w:r>
      <w:r w:rsidR="00236B9B">
        <w:t xml:space="preserve">was </w:t>
      </w:r>
      <w:r>
        <w:t xml:space="preserve">published in </w:t>
      </w:r>
      <w:r w:rsidRPr="0D48A10F">
        <w:rPr>
          <w:i/>
          <w:iCs/>
        </w:rPr>
        <w:t xml:space="preserve">Ecology </w:t>
      </w:r>
      <w:r w:rsidR="00236B9B">
        <w:rPr>
          <w:i/>
          <w:iCs/>
        </w:rPr>
        <w:t>L</w:t>
      </w:r>
      <w:r w:rsidRPr="0D48A10F">
        <w:rPr>
          <w:i/>
          <w:iCs/>
        </w:rPr>
        <w:t>etters</w:t>
      </w:r>
      <w:r>
        <w:t xml:space="preserve"> in </w:t>
      </w:r>
      <w:commentRangeStart w:id="58"/>
      <w:r>
        <w:t>202</w:t>
      </w:r>
      <w:r w:rsidR="00236B9B">
        <w:t>2</w:t>
      </w:r>
      <w:commentRangeEnd w:id="58"/>
      <w:r w:rsidR="00236B9B">
        <w:rPr>
          <w:rStyle w:val="CommentReference"/>
        </w:rPr>
        <w:commentReference w:id="58"/>
      </w:r>
      <w:r>
        <w:t xml:space="preserve"> (DOI: 10.1111/ele.13926; Etard et al. 202</w:t>
      </w:r>
      <w:r w:rsidR="00236B9B">
        <w:t>2</w:t>
      </w:r>
      <w:r>
        <w:t>) and co-authored by Alex Pigot and Tim Newbold, who helped construct the hypotheses, provided detailed feedback on the work, and took part in the writing of the paper.</w:t>
      </w:r>
    </w:p>
    <w:p w14:paraId="47CB1C10" w14:textId="77777777" w:rsidR="004828E8" w:rsidRPr="00E91A5F" w:rsidRDefault="004828E8" w:rsidP="004828E8">
      <w:pPr>
        <w:pStyle w:val="NoSpacing"/>
        <w:spacing w:line="276" w:lineRule="auto"/>
        <w:jc w:val="both"/>
      </w:pPr>
    </w:p>
    <w:p w14:paraId="5600631C" w14:textId="77777777" w:rsidR="004828E8" w:rsidRPr="00FD69CC" w:rsidRDefault="004828E8" w:rsidP="004828E8">
      <w:pPr>
        <w:pStyle w:val="NoSpacing"/>
        <w:spacing w:line="276" w:lineRule="auto"/>
        <w:jc w:val="both"/>
        <w:rPr>
          <w:b/>
          <w:bCs/>
          <w:sz w:val="24"/>
          <w:szCs w:val="24"/>
        </w:rPr>
      </w:pPr>
      <w:r w:rsidRPr="0D48A10F">
        <w:rPr>
          <w:b/>
          <w:bCs/>
          <w:sz w:val="24"/>
          <w:szCs w:val="24"/>
        </w:rPr>
        <w:t>Chapter 4: Geographical range area, habitat breadth and specialisation on natural habitats explain land-use responses and climate-change sensitivity more consistently than life-history and dietary traits in terrestrial vertebrates </w:t>
      </w:r>
    </w:p>
    <w:p w14:paraId="67E70615" w14:textId="65D62F37" w:rsidR="004828E8" w:rsidRDefault="004828E8" w:rsidP="004828E8">
      <w:pPr>
        <w:pStyle w:val="NoSpacing"/>
        <w:spacing w:line="276" w:lineRule="auto"/>
        <w:jc w:val="both"/>
      </w:pPr>
      <w:r>
        <w:t xml:space="preserve">In this </w:t>
      </w:r>
      <w:r w:rsidR="00236B9B">
        <w:t>c</w:t>
      </w:r>
      <w:r>
        <w:t xml:space="preserve">hapter, I assess whether ecological </w:t>
      </w:r>
      <w:commentRangeStart w:id="59"/>
      <w:del w:id="60" w:author="Adrienne Etard" w:date="2022-04-29T22:12:00Z">
        <w:r w:rsidDel="004E0F39">
          <w:delText>and dietary</w:delText>
        </w:r>
        <w:commentRangeEnd w:id="59"/>
        <w:r w:rsidR="00236B9B" w:rsidDel="004E0F39">
          <w:rPr>
            <w:rStyle w:val="CommentReference"/>
          </w:rPr>
          <w:commentReference w:id="59"/>
        </w:r>
        <w:r w:rsidDel="004E0F39">
          <w:delText xml:space="preserve"> </w:delText>
        </w:r>
      </w:del>
      <w:r>
        <w:t xml:space="preserve">traits as well as geographical range area are associated with species land-use responses and species </w:t>
      </w:r>
      <w:r w:rsidR="00236B9B">
        <w:t xml:space="preserve">estimated </w:t>
      </w:r>
      <w:r>
        <w:t xml:space="preserve">climate-change sensitivity, comparatively among terrestrial vertebrate classes. Rhiannon Osborne-Tonner contributed to this </w:t>
      </w:r>
      <w:r w:rsidR="00431E78">
        <w:t>c</w:t>
      </w:r>
      <w:r>
        <w:t xml:space="preserve">hapter by collecting data on amphibian and reptile diet during her MSc project at UCL, which I used to complement my datasets. This </w:t>
      </w:r>
      <w:r w:rsidR="004E44FD">
        <w:t>c</w:t>
      </w:r>
      <w:r>
        <w:t>hapter was conducted in collaboration with Tim Newbold who helped develop the research questions and provided detailed feedback on the work and on the writing.</w:t>
      </w:r>
    </w:p>
    <w:p w14:paraId="24E13676" w14:textId="77777777" w:rsidR="004828E8" w:rsidRPr="007A11D0" w:rsidRDefault="004828E8" w:rsidP="004828E8">
      <w:pPr>
        <w:pStyle w:val="NoSpacing"/>
        <w:spacing w:line="276" w:lineRule="auto"/>
        <w:jc w:val="both"/>
      </w:pPr>
    </w:p>
    <w:p w14:paraId="6EF316BE" w14:textId="77777777" w:rsidR="004828E8" w:rsidRPr="00FD69CC" w:rsidRDefault="004828E8" w:rsidP="004828E8">
      <w:pPr>
        <w:pStyle w:val="NoSpacing"/>
        <w:spacing w:line="276" w:lineRule="auto"/>
        <w:rPr>
          <w:b/>
          <w:bCs/>
          <w:sz w:val="24"/>
          <w:szCs w:val="24"/>
        </w:rPr>
      </w:pPr>
      <w:r w:rsidRPr="00FD69CC">
        <w:rPr>
          <w:b/>
          <w:bCs/>
          <w:sz w:val="24"/>
          <w:szCs w:val="24"/>
        </w:rPr>
        <w:t>Chapter 5: Energetic constraints and trophic group explain species persistence in disturbed land uses</w:t>
      </w:r>
    </w:p>
    <w:p w14:paraId="7EBC7AF8" w14:textId="5946C14A" w:rsidR="004828E8" w:rsidRDefault="004828E8" w:rsidP="004828E8">
      <w:pPr>
        <w:pStyle w:val="NoSpacing"/>
        <w:spacing w:line="276" w:lineRule="auto"/>
        <w:jc w:val="both"/>
      </w:pPr>
      <w:r>
        <w:t>In Chapter 5, I evaluate the impacts of land-use change on community energetic requirements, and I assess whether species energetic requirements influence species persistence in disturbed land uses. To this end, I use physiological data, compiling species resting metabolic rates (used</w:t>
      </w:r>
      <w:r w:rsidR="00394C07">
        <w:t xml:space="preserve"> as</w:t>
      </w:r>
      <w:r>
        <w:t xml:space="preserve"> a proxy for energetic requirements) from the literature. Meghan Hayden </w:t>
      </w:r>
      <w:r w:rsidR="00394C07">
        <w:t>and</w:t>
      </w:r>
      <w:r>
        <w:t xml:space="preserve"> Laura Dee </w:t>
      </w:r>
      <w:r w:rsidR="00C50229">
        <w:t xml:space="preserve">of the </w:t>
      </w:r>
      <w:r>
        <w:t xml:space="preserve">University </w:t>
      </w:r>
      <w:r w:rsidR="00C50229">
        <w:t xml:space="preserve">of </w:t>
      </w:r>
      <w:r>
        <w:t>Colorado</w:t>
      </w:r>
      <w:r w:rsidR="00C50229">
        <w:t>,</w:t>
      </w:r>
      <w:r w:rsidR="00C50229" w:rsidRPr="00C50229">
        <w:t xml:space="preserve"> Boulder</w:t>
      </w:r>
      <w:r w:rsidR="00C50229">
        <w:t>,</w:t>
      </w:r>
      <w:r>
        <w:t xml:space="preserve"> </w:t>
      </w:r>
      <w:r w:rsidR="00D6089D">
        <w:t xml:space="preserve">as well as </w:t>
      </w:r>
      <w:r>
        <w:t>Tim Newbold</w:t>
      </w:r>
      <w:r w:rsidR="00D6089D">
        <w:t>,</w:t>
      </w:r>
      <w:r>
        <w:t xml:space="preserve"> contributed to the elaboration of the research questions for this Chapter. Meghan Hayden further contributed to this Chapter by retrieving information on net primary productivity for PREDICTS sites, using data from MODIS satellite imagery. </w:t>
      </w:r>
      <w:r w:rsidR="00685F82">
        <w:t>All collaborators</w:t>
      </w:r>
      <w:r>
        <w:t xml:space="preserve"> also provided feedback on the work and participated </w:t>
      </w:r>
      <w:r w:rsidR="00685F82">
        <w:t>in</w:t>
      </w:r>
      <w:r>
        <w:t xml:space="preserve"> writing</w:t>
      </w:r>
      <w:r w:rsidR="00685F82">
        <w:t xml:space="preserve"> the manuscript</w:t>
      </w:r>
      <w:r>
        <w:t xml:space="preserve">. </w:t>
      </w:r>
      <w:r w:rsidR="003C2E3B">
        <w:t>This</w:t>
      </w:r>
      <w:r>
        <w:t xml:space="preserve"> Chapter </w:t>
      </w:r>
      <w:r w:rsidR="003C2E3B">
        <w:t xml:space="preserve">was </w:t>
      </w:r>
      <w:r>
        <w:t>submitted to a scientific journal and underwent a round of peer-review.</w:t>
      </w:r>
    </w:p>
    <w:p w14:paraId="1FC6775A" w14:textId="77777777" w:rsidR="004828E8" w:rsidRDefault="004828E8" w:rsidP="004828E8">
      <w:pPr>
        <w:pStyle w:val="NoSpacing"/>
        <w:spacing w:line="276" w:lineRule="auto"/>
        <w:jc w:val="both"/>
      </w:pPr>
    </w:p>
    <w:p w14:paraId="1BDD89E5" w14:textId="77777777" w:rsidR="004828E8" w:rsidRPr="00FD69CC" w:rsidRDefault="004828E8" w:rsidP="004828E8">
      <w:pPr>
        <w:pStyle w:val="NoSpacing"/>
        <w:spacing w:line="276" w:lineRule="auto"/>
        <w:rPr>
          <w:b/>
          <w:bCs/>
          <w:sz w:val="24"/>
          <w:szCs w:val="24"/>
        </w:rPr>
      </w:pPr>
      <w:r w:rsidRPr="00FD69CC">
        <w:rPr>
          <w:b/>
          <w:bCs/>
          <w:sz w:val="24"/>
          <w:szCs w:val="24"/>
        </w:rPr>
        <w:t>Chapter 6: General discussion</w:t>
      </w:r>
    </w:p>
    <w:p w14:paraId="1CFFD3A3" w14:textId="170D73B4" w:rsidR="004828E8" w:rsidRDefault="004828E8" w:rsidP="004828E8">
      <w:pPr>
        <w:pStyle w:val="NoSpacing"/>
        <w:spacing w:line="276" w:lineRule="auto"/>
      </w:pPr>
      <w:r>
        <w:t xml:space="preserve">This final </w:t>
      </w:r>
      <w:r w:rsidR="00C7138E">
        <w:t>c</w:t>
      </w:r>
      <w:r>
        <w:t xml:space="preserve">hapter summarises the main findings of </w:t>
      </w:r>
      <w:r w:rsidR="00C7138E">
        <w:t>my t</w:t>
      </w:r>
      <w:r>
        <w:t>hesis and assesses their contributions to the field.</w:t>
      </w:r>
    </w:p>
    <w:p w14:paraId="758C5864" w14:textId="051404A2" w:rsidR="00BB47A6" w:rsidRDefault="00BB47A6">
      <w:r>
        <w:br w:type="page"/>
      </w:r>
    </w:p>
    <w:p w14:paraId="2767F8E6" w14:textId="5A7FA128" w:rsidR="00266502" w:rsidRPr="00267E87" w:rsidRDefault="00266502" w:rsidP="00266502">
      <w:pPr>
        <w:rPr>
          <w:shd w:val="clear" w:color="auto" w:fill="FFFFFF"/>
        </w:rPr>
      </w:pPr>
      <w:r>
        <w:rPr>
          <w:b/>
          <w:bCs/>
          <w:sz w:val="28"/>
          <w:szCs w:val="28"/>
          <w:u w:val="single"/>
        </w:rPr>
        <w:t>General introduction</w:t>
      </w:r>
    </w:p>
    <w:p w14:paraId="319859B2" w14:textId="77777777" w:rsidR="00266502" w:rsidRDefault="00266502" w:rsidP="00266502">
      <w:pPr>
        <w:spacing w:line="276" w:lineRule="auto"/>
        <w:jc w:val="both"/>
      </w:pPr>
    </w:p>
    <w:p w14:paraId="391EB122" w14:textId="47F58912" w:rsidR="00266502" w:rsidRPr="00F125CB" w:rsidRDefault="00266502" w:rsidP="00266502">
      <w:pPr>
        <w:spacing w:line="276" w:lineRule="auto"/>
        <w:jc w:val="both"/>
      </w:pPr>
      <w:r w:rsidRPr="00F125CB">
        <w:t xml:space="preserve">Humans have been modifying Earth’s ecosystems for thousands of years. Archaeological and palaeontological evidence suggest that human activities may have played a major role in the extinction of Australian’s megafauna as early as fifty thousand years ago </w:t>
      </w:r>
      <w:r w:rsidRPr="00F125CB">
        <w:fldChar w:fldCharType="begin" w:fldLock="1"/>
      </w:r>
      <w:r w:rsidRPr="00F125CB">
        <w:instrText xml:space="preserve">ADDIN CSL_CITATION {"citationItems":[{"id":"ITEM-1","itemData":{"DOI":"10.1098/rspb.2015.2399","ISSN":"14712954","PMID":"26865301","abstract":"During the Pleistocene, Australia and New Guinea supported a rich assemblage of large vertebrates. Why these animals disappeared has been debated for more than a century and remains controversial. Previous synthetic reviews of this problem have typically focused heavily on particular types of evidence, such as the dating of extinction and human arrival, and have frequently ignored uncertainties and biases that can lead to misinterpretation of this evidence. Here, we review diverse evidence bearing on this issue and conclude that, although many knowledge gaps remain, multiple independent lines of evidence point to direct human impact as the most likely cause of extinction.","author":[{"dropping-particle":"","family":"Johnson","given":"C. N.","non-dropping-particle":"","parse-names":false,"suffix":""},{"dropping-particle":"","family":"Alroy","given":"J.","non-dropping-particle":"","parse-names":false,"suffix":""},{"dropping-particle":"","family":"Beeton","given":"N. J.","non-dropping-particle":"","parse-names":false,"suffix":""},{"dropping-particle":"","family":"Bird","given":"M. I.","non-dropping-particle":"","parse-names":false,"suffix":""},{"dropping-particle":"","family":"Brook","given":"B. W.","non-dropping-particle":"","parse-names":false,"suffix":""},{"dropping-particle":"","family":"Cooper","given":"A.","non-dropping-particle":"","parse-names":false,"suffix":""},{"dropping-particle":"","family":"Gillespie","given":"R.","non-dropping-particle":"","parse-names":false,"suffix":""},{"dropping-particle":"","family":"Herrando-PÉrez","given":"S.","non-dropping-particle":"","parse-names":false,"suffix":""},{"dropping-particle":"","family":"Jacobs","given":"Z.","non-dropping-particle":"","parse-names":false,"suffix":""},{"dropping-particle":"","family":"Miller","given":"G. H.","non-dropping-particle":"","parse-names":false,"suffix":""},{"dropping-particle":"","family":"Prideaux","given":"G. J.","non-dropping-particle":"","parse-names":false,"suffix":""},{"dropping-particle":"","family":"Roberts","given":"R. G.","non-dropping-particle":"","parse-names":false,"suffix":""},{"dropping-particle":"","family":"Rodríguez-Rey","given":"M.","non-dropping-particle":"","parse-names":false,"suffix":""},{"dropping-particle":"","family":"SaltrÉ","given":"F.","non-dropping-particle":"","parse-names":false,"suffix":""},{"dropping-particle":"","family":"Turney","given":"C. S.M.","non-dropping-particle":"","parse-names":false,"suffix":""},{"dropping-particle":"","family":"Bradshaw","given":"C. J.A.","non-dropping-particle":"","parse-names":false,"suffix":""}],"container-title":"Proceedings of the Royal Society B: Biological Sciences","id":"ITEM-1","issue":"1824","issued":{"date-parts":[["2016"]]},"title":"What caused extinction of the pleistocene megafauna of sahul?","type":"article-journal","volume":"283"},"uris":["http://www.mendeley.com/documents/?uuid=da410aa6-94be-49cc-afff-67e38ddbfc8b"]},{"id":"ITEM-2","itemData":{"DOI":"10.1038/ncomms14142","ISSN":"20411723","PMID":"28106043","abstract":"Environmental histories that span the last full glacial cycle and are representative of regional change in Australia are scarce, hampering assessment of environmental change preceding and concurrent with human dispersal on the continent ca. 47,000 years ago. Here we present a continuous 150,000-year record offshore south-Western Australia and identify the timing of two critical late Pleistocene events: wide-scale ecosystem change and regional megafaunal population collapse. We establish that substantial changes in vegetation and fire regime occurred </w:instrText>
      </w:r>
      <w:r w:rsidRPr="00F125CB">
        <w:rPr>
          <w:rFonts w:ascii="Cambria Math" w:hAnsi="Cambria Math" w:cs="Cambria Math"/>
        </w:rPr>
        <w:instrText>∼</w:instrText>
      </w:r>
      <w:r w:rsidRPr="00F125CB">
        <w:instrText xml:space="preserve">70,000 years ago under a climate much drier than today. We record high levels of the dung fungus Sporormiella, a proxy for herbivore biomass, from 150,000 to 45,000 years ago, then a marked decline indicating megafaunal population collapse, from 45,000 to 43,100 years ago, placing the extinctions within 4,000 years of human dispersal across Australia. These findings rule out climate change, and implicate humans, as the primary extinction cause.","author":[{"dropping-particle":"","family":"Kaars","given":"Sander","non-dropping-particle":"Van Der","parse-names":false,"suffix":""},{"dropping-particle":"","family":"Miller","given":"Gifford H.","non-dropping-particle":"","parse-names":false,"suffix":""},{"dropping-particle":"","family":"Turney","given":"Chris S.M.","non-dropping-particle":"","parse-names":false,"suffix":""},{"dropping-particle":"","family":"Cook","given":"Ellyn J.","non-dropping-particle":"","parse-names":false,"suffix":""},{"dropping-particle":"","family":"Nürnberg","given":"Dirk","non-dropping-particle":"","parse-names":false,"suffix":""},{"dropping-particle":"","family":"Schönfeld","given":"Joachim","non-dropping-particle":"","parse-names":false,"suffix":""},{"dropping-particle":"","family":"Kershaw","given":"A. Peter","non-dropping-particle":"","parse-names":false,"suffix":""},{"dropping-particle":"","family":"Lehman","given":"Scott J.","non-dropping-particle":"","parse-names":false,"suffix":""}],"container-title":"Nature Communications","id":"ITEM-2","issued":{"date-parts":[["2017"]]},"page":"1-7","title":"Humans rather than climate the primary cause of Pleistocene megafaunal extinction in Australia","type":"article-journal","volume":"8"},"uris":["http://www.mendeley.com/documents/?uuid=7827feb1-ed23-4e2c-b5fb-57bcf30e5a26"]},{"id":"ITEM-3","itemData":{"DOI":"10.1038/ncomms10496","ISSN":"20411723","PMID":"26823193","abstract":"Although the temporal overlap between human dispersal across Australia and the disappearance of its largest animals is well established, the lack of unambiguous evidence for human-megafauna interactions has led some to question a human role in megafaunal extinction. Here we show that diagnostic burn patterns on eggshell fragments of the megafaunal bird Genyornis newtoni, found at &gt;200 sites across Australia, were created by humans discarding eggshell in and around transient fires, presumably made to cook the eggs. Dating by three methods restricts their occurrence to between 53.9 and 43.4 ka, and likely before 47 ka. Dromaius (emu) eggshell occur frequently in deposits from &gt;100 ka to present; burnt Dromaius eggshell first appear in deposits the same age as those with burnt Genyornis eggshell, and then continually to modern time. Harvesting of their eggs by humans would have decreased Genyornis reproductive success, contributing to the bird's extinction by </w:instrText>
      </w:r>
      <w:r w:rsidRPr="00F125CB">
        <w:rPr>
          <w:rFonts w:ascii="Cambria Math" w:hAnsi="Cambria Math" w:cs="Cambria Math"/>
        </w:rPr>
        <w:instrText>∼</w:instrText>
      </w:r>
      <w:r w:rsidRPr="00F125CB">
        <w:instrText>47 ka.","author":[{"dropping-particle":"","family":"Miller","given":"Gifford","non-dropping-particle":"","parse-names":false,"suffix":""},{"dropping-particle":"","family":"Magee","given":"John","non-dropping-particle":"","parse-names":false,"suffix":""},{"dropping-particle":"","family":"Smith","given":"Mike","non-dropping-particle":"","parse-names":false,"suffix":""},{"dropping-particle":"","family":"Spooner","given":"Nigel","non-dropping-particle":"","parse-names":false,"suffix":""},{"dropping-particle":"","family":"Baynes","given":"Alexander","non-dropping-particle":"","parse-names":false,"suffix":""},{"dropping-particle":"","family":"Lehman","given":"Scott","non-dropping-particle":"","parse-names":false,"suffix":""},{"dropping-particle":"","family":"Fogel","given":"Marilyn","non-dropping-particle":"","parse-names":false,"suffix":""},{"dropping-particle":"","family":"Johnston","given":"Harvey","non-dropping-p</w:instrText>
      </w:r>
      <w:r w:rsidRPr="00266502">
        <w:rPr>
          <w:lang w:val="nl-NL"/>
        </w:rPr>
        <w:instrText xml:space="preserve">article":"","parse-names":false,"suffix":""},{"dropping-particle":"","family":"Williams","given":"Doug","non-dropping-particle":"","parse-names":false,"suffix":""},{"dropping-particle":"","family":"Clark","given":"Peter","non-dropping-particle":"","parse-names":false,"suffix":""},{"dropping-particle":"","family":"Florian","given":"Christopher","non-dropping-particle":"","parse-names":false,"suffix":""},{"dropping-particle":"","family":"Holst","given":"Richard","non-dropping-particle":"","parse-names":false,"suffix":""},{"dropping-particle":"","family":"DeVogel","given":"Stephen","non-dropping-particle":"","parse-names":false,"suffix":""}],"container-title":"Nature Communications","id":"ITEM-3","issued":{"date-parts":[["2016"]]},"page":"1-7","publisher":"Nature Publishing Group","title":"Human predation contributed to the extinction of the Australian megafaunal bird Genyornis newtoni </w:instrText>
      </w:r>
      <w:r w:rsidRPr="00266502">
        <w:rPr>
          <w:rFonts w:ascii="Cambria Math" w:hAnsi="Cambria Math" w:cs="Cambria Math"/>
          <w:lang w:val="nl-NL"/>
        </w:rPr>
        <w:instrText>∼</w:instrText>
      </w:r>
      <w:r w:rsidRPr="00266502">
        <w:rPr>
          <w:lang w:val="nl-NL"/>
        </w:rPr>
        <w:instrText>47 ka","type":"article-journal","volume":"7"},"uris":["http://www.mendeley.com/documents/?uuid=b742d667-3bc7-4127-b2e2-486cc4a3987b"]}],"mendeley":{"formattedCitation":"(Johnson &lt;i&gt;et al.&lt;/i&gt; 2016; Miller &lt;i&gt;et al.&lt;/i&gt; 2016; Van Der Kaars &lt;i&gt;et al.&lt;/i&gt; 2017)","plainTextFormattedCitation":"(Johnson et al. 2016; Miller et al. 2016; Van Der Kaars et al. 2017)","previouslyFormattedCitation":"(Johnson &lt;i&gt;et al.&lt;/i&gt; 2016; Miller &lt;i&gt;et al.&lt;/i&gt; 2016; Van Der Kaars &lt;i&gt;et al.&lt;/i&gt; 2017)"},"properties":{"noteIndex":0},"schema":"https://github.com/citation-style-language/schema/raw/master/csl-citation.json"}</w:instrText>
      </w:r>
      <w:r w:rsidRPr="00F125CB">
        <w:fldChar w:fldCharType="separate"/>
      </w:r>
      <w:r w:rsidRPr="00266502">
        <w:rPr>
          <w:noProof/>
          <w:lang w:val="nl-NL"/>
        </w:rPr>
        <w:t xml:space="preserve">(Johnson </w:t>
      </w:r>
      <w:r w:rsidRPr="00266502">
        <w:rPr>
          <w:i/>
          <w:noProof/>
          <w:lang w:val="nl-NL"/>
        </w:rPr>
        <w:t>et al.</w:t>
      </w:r>
      <w:r w:rsidRPr="00266502">
        <w:rPr>
          <w:noProof/>
          <w:lang w:val="nl-NL"/>
        </w:rPr>
        <w:t xml:space="preserve"> 2016; Miller </w:t>
      </w:r>
      <w:r w:rsidRPr="00266502">
        <w:rPr>
          <w:i/>
          <w:noProof/>
          <w:lang w:val="nl-NL"/>
        </w:rPr>
        <w:t>et al.</w:t>
      </w:r>
      <w:r w:rsidRPr="00266502">
        <w:rPr>
          <w:noProof/>
          <w:lang w:val="nl-NL"/>
        </w:rPr>
        <w:t xml:space="preserve"> 2016; Van Der Kaars </w:t>
      </w:r>
      <w:r w:rsidRPr="00266502">
        <w:rPr>
          <w:i/>
          <w:noProof/>
          <w:lang w:val="nl-NL"/>
        </w:rPr>
        <w:t>et al.</w:t>
      </w:r>
      <w:r w:rsidRPr="00266502">
        <w:rPr>
          <w:noProof/>
          <w:lang w:val="nl-NL"/>
        </w:rPr>
        <w:t xml:space="preserve"> 2017)</w:t>
      </w:r>
      <w:r w:rsidRPr="00F125CB">
        <w:fldChar w:fldCharType="end"/>
      </w:r>
      <w:r w:rsidRPr="00266502">
        <w:rPr>
          <w:lang w:val="nl-NL"/>
        </w:rPr>
        <w:t xml:space="preserve">. </w:t>
      </w:r>
      <w:r w:rsidRPr="00F125CB">
        <w:t xml:space="preserve">The subsequent arrival of modern humans in other parts of the world has also been associated with extinctions, of the megafauna in particular </w:t>
      </w:r>
      <w:r w:rsidRPr="00F125CB">
        <w:fldChar w:fldCharType="begin" w:fldLock="1"/>
      </w:r>
      <w:r w:rsidRPr="00F125CB">
        <w:instrText>ADDIN CSL_CITATION {"citationItems":[{"id":"ITEM-1","itemData":{"DOI":"10.1038/s41467-018-07897-1","ISSN":"20411723","PMID":"30575758","abstract":"Dozens of large mammals such as mammoth and mastodon disappeared in North America at the end of the Pleistocene with climate change and “overkill” by human hunters the most widely-argued causes. However, the population dynamics of humans and megafauna preceding extinctions have received little attention even though such information may be telling as we expect increasing human populations to be correlated with megafaunal declines if hunting caused extinctions. No such trends are expected if climate change was the primary cause. We present tests of these hypotheses here by using summed calibrated radiocarbon date distributions to reconstruct population levels of megafauna and humans. The results suggest that the causes for extinctions varied across taxa and by region. In three cases, extinctions appear linked to hunting, while in five others they are consistent with the ecological effects of climate change and in a final case, both hunting and climate change appear responsible.","author":[{"dropping-particle":"","family":"Broughton","given":"Jack M.","non-dropping-particle":"","parse-names":false,"suffix":""},{"dropping-particle":"","family":"Weitzel","given":"Elic M.","non-dropping-particle":"","parse-names":false,"suffix":""}],"container-title":"Nature Communications","id":"ITEM-1","issue":"1","issued":{"date-parts":[["2018"]]},"page":"1-12","publisher":"Springer US","title":"Population reconstructions for humans and megafauna suggest mixed causes for North American Pleistocene extinctions","type":"article-journal","volume":"9"},"uris":["http://www.mendeley.com/documents/?uuid=07afd203-12fd-4dfd-86c2-47ed4de21df8"]},{"id":"ITEM-2","itemData":{"DOI":"10.1098/rspb.2013.3254","ISSN":"14712954","PMID":"24898370","abstract":"The late Quaternary megafauna extinction was a severe global-scale event. Two factors, climate change and modern humans, have received broad support as the primary drivers, but their absolute and relative importance remains controversial. To date, focus has been on the extinction chronology of individual or small groups of species, specific geographical regions or macroscale studies at very coarse geographical and taxonomic resolution, limiting the possibility of adequately testing the proposed hypotheses. We present, to our knowledge, the first global analysis of this extinction based on comprehensive country-level data on the geographical distribution of all large mammal species (more than or equal to 10 kg) that have gone globally or continentally extinct between the beginning of the Last Interglacial at 132 000 years BP and the late Holocene 1000 years BP, testing the relative roles played by glacial-interglacial climate change and humans. We show that the severity of extinction is strongly tied to hominin palaeobiogeography, with at most a weak, Eurasia-specific link to climate change. This first species-level macroscale analysis at relatively high geographical resolution provides strong support for modern humans as the primary driver of the worldwide megafauna losses during the late Quaternary. © 2014 The Authors Published by the Royal Society. All rights reserved.","author":[{"dropping-particle":"","family":"Sandom","given":"Christopher","non-dropping-particle":"","parse-names":false,"suffix":""},{"dropping-particle":"","family":"Faurby","given":"Søren","non-dropping-particle":"","parse-names":false,"suffix":""},{"dropping-particle":"","family":"Sandel","given":"Brody","non-dropping-particle":"","parse-names":false,"suffix":""},{"dropping-particle":"","family":"Svenning","given":"Jens Christian","non-dropping-particle":"","parse-names":false,"suffix":""}],"container-title":"Proceedings of the Royal Society B: Biological Sciences","id":"ITEM-2","issue":"1787","issued":{"date-parts":[["2014"]]},"title":"Global late Quaternary megafauna extinctions linked to humans, not climate change","type":"article-journal","volume":"281"},"uris":["http://www.mendeley.com/documents/?uuid=e85f89da-0b0e-4997-99fe-c9afa0f3e2a9"]}],"mendeley":{"formattedCitation":"(Sandom &lt;i&gt;et al.&lt;/i&gt; 2014; Broughton &amp; Weitzel 2018)","plainTextFormattedCitation":"(Sandom et al. 2014; Broughton &amp; Weitzel 2018)","previouslyFormattedCitation":"(Sandom &lt;i&gt;et al.&lt;/i&gt; 2014; Broughton &amp; Weitzel 2018)"},"properties":{"noteIndex":0},"schema":"https://github.com/citation-style-language/schema/raw/master/csl-citation.json"}</w:instrText>
      </w:r>
      <w:r w:rsidRPr="00F125CB">
        <w:fldChar w:fldCharType="separate"/>
      </w:r>
      <w:r w:rsidRPr="00F125CB">
        <w:rPr>
          <w:noProof/>
        </w:rPr>
        <w:t xml:space="preserve">(Sandom </w:t>
      </w:r>
      <w:r w:rsidRPr="00F125CB">
        <w:rPr>
          <w:i/>
          <w:noProof/>
        </w:rPr>
        <w:t>et al.</w:t>
      </w:r>
      <w:r w:rsidRPr="00F125CB">
        <w:rPr>
          <w:noProof/>
        </w:rPr>
        <w:t xml:space="preserve"> 2014; Broughton &amp; Weitzel 2018)</w:t>
      </w:r>
      <w:r w:rsidRPr="00F125CB">
        <w:fldChar w:fldCharType="end"/>
      </w:r>
      <w:r w:rsidRPr="00F125CB">
        <w:t xml:space="preserve">. However, the global signature of human presence on Earth has never been as prominent  as in the recent decades. The past two hundred years have been characterised by a sharp increase in the rates of human-driven changes at the planetary scale, termed “the Great Acceleration” </w:t>
      </w:r>
      <w:r w:rsidRPr="00F125CB">
        <w:fldChar w:fldCharType="begin" w:fldLock="1"/>
      </w:r>
      <w:r w:rsidRPr="00F125CB">
        <w:instrText>ADDIN CSL_CITATION {"citationItems":[{"id":"ITEM-1","itemData":{"DOI":"10.1177/2053019614564785","ISSN":"2053020X","abstract":"The Great Acceleration' graphs, originally published in 2004 to show socio-economic and Earth System trends from 1750 to 2000, have now been updated to 2010. In the graphs of socio-economic trends, where the data permit, the activity of the wealthy (OECD) countries, those countries with emerging economies, and the rest of the world have now been differentiated. The dominant feature of the socio-economic trends is that the economic activity of the human enterprise continues to grow at a rapid rate. However, the differentiated graphs clearly show that strong equity issues are masked by considering global aggregates only. Most of the population growth since 1950 has been in the non-OECD world but the world's economy (GDP), and hence consumption, is still strongly dominated by the OECD world. The Earth System indicators, in general, continued their long-term, post-industrial rise, although a few, such as atmospheric methane concentration and stratospheric ozone loss, showed a slowing or apparent stabilisation over the past decade. The post-1950 acceleration in the Earth System indicators remains clear. Only beyond the mid-20th century is there clear evidence for fundamental shifts in the state and functioning of the Earth System that are beyond the range of variability of the Holocene and driven by human activities. Thus, of all the candidates for a start date for the Anthropocene, the beginning of the Great Acceleration is by far the most convincing from an Earth System science perspective.","author":[{"dropping-particle":"","family":"Steffen","given":"Will","non-dropping-particle":"","parse-names":false,"suffix":""},{"dropping-particle":"","family":"Broadgate","given":"Wendy","non-dropping-particle":"","parse-names":false,"suffix":""},{"dropping-particle":"","family":"Deutsch","given":"Lisa","non-dropping-particle":"","parse-names":false,"suffix":""},{"dropping-particle":"","family":"Gaffney","given":"Owen","non-dropping-particle":"","parse-names":false,"suffix":""},{"dropping-particle":"","family":"Ludwig","given":"Cornelia","non-dropping-particle":"","parse-names":false,"suffix":""}],"container-title":"Anthropocene Review","id":"ITEM-1","issued":{"date-parts":[["2015"]]},"title":"The trajectory of the anthropocene: The great acceleration","type":"article"},"uris":["http://www.mendeley.com/documents/?uuid=a1db7d98-f74b-42d7-a5c4-c45098fafb6b"]}],"mendeley":{"formattedCitation":"(Steffen &lt;i&gt;et al.&lt;/i&gt; 2015)","plainTextFormattedCitation":"(Steffen et al. 2015)","previouslyFormattedCitation":"(Steffen &lt;i&gt;et al.&lt;/i&gt; 2015)"},"properties":{"noteIndex":0},"schema":"https://github.com/citation-style-language/schema/raw/master/csl-citation.json"}</w:instrText>
      </w:r>
      <w:r w:rsidRPr="00F125CB">
        <w:fldChar w:fldCharType="separate"/>
      </w:r>
      <w:r w:rsidRPr="00F125CB">
        <w:rPr>
          <w:noProof/>
        </w:rPr>
        <w:t xml:space="preserve">(Steffen </w:t>
      </w:r>
      <w:r w:rsidRPr="00F125CB">
        <w:rPr>
          <w:i/>
          <w:noProof/>
        </w:rPr>
        <w:t>et al.</w:t>
      </w:r>
      <w:r w:rsidRPr="00F125CB">
        <w:rPr>
          <w:noProof/>
        </w:rPr>
        <w:t xml:space="preserve"> 2015)</w:t>
      </w:r>
      <w:r w:rsidRPr="00F125CB">
        <w:fldChar w:fldCharType="end"/>
      </w:r>
      <w:r w:rsidRPr="00F125CB">
        <w:t xml:space="preserve">. To emphasize the recent impacts of human activities on the Earth’s systems, </w:t>
      </w:r>
      <w:r w:rsidRPr="00F125CB">
        <w:fldChar w:fldCharType="begin" w:fldLock="1"/>
      </w:r>
      <w:r w:rsidRPr="00F125CB">
        <w:instrText>ADDIN CSL_CITATION {"citationItems":[{"id":"ITEM-1","itemData":{"abstract":"Contents Sustaining Earth’s Life Support Systems...........1 The Waikiki Principles ...3 Earth-System Models of Intermediate Complexity ....................4 The Flying Leap ............7 Understanding Earth’s Metabolism ...................9 Highlights of GAIM’s First Phase ...................11 The “Anthropocene” ......17 Regional Data Bundles ........................18 People and events ........19","author":[{"dropping-particle":"","family":"Crutzen","given":"Paul","non-dropping-particle":"","parse-names":false,"suffix":""},{"dropping-particle":"","family":"Stoermer","given":"Eugene","non-dropping-particle":"","parse-names":false,"suffix":""}],"container-title":"IGBP newsletter","id":"ITEM-1","issue":"41","issued":{"date-parts":[["2000"]]},"page":"17-18","title":"Sustaining Earth's Life Support Systems – the Challenge for the Next Decade and Beyond","type":"article-journal"},"uris":["http://www.mendeley.com/documents/?uuid=916f27b2-21b2-4dc3-967a-53f35a887a7b"]}],"mendeley":{"formattedCitation":"(Crutzen &amp; Stoermer 2000)","manualFormatting":"Crutzen &amp; Stoermer (2000)","plainTextFormattedCitation":"(Crutzen &amp; Stoermer 2000)","previouslyFormattedCitation":"(Crutzen &amp; Stoermer 2000)"},"properties":{"noteIndex":0},"schema":"https://github.com/citation-style-language/schema/raw/master/csl-citation.json"}</w:instrText>
      </w:r>
      <w:r w:rsidRPr="00F125CB">
        <w:fldChar w:fldCharType="separate"/>
      </w:r>
      <w:r w:rsidRPr="00F125CB">
        <w:rPr>
          <w:noProof/>
        </w:rPr>
        <w:t>Crutzen &amp; Stoermer (2000)</w:t>
      </w:r>
      <w:r w:rsidRPr="00F125CB">
        <w:fldChar w:fldCharType="end"/>
      </w:r>
      <w:r w:rsidRPr="00F125CB">
        <w:t xml:space="preserve"> proposed that we have entered a new geological epoch, which they called “the Anthropocene”. Although the formal acceptation of this epoch and the timing of its start are still debated within the stratigraphic community </w:t>
      </w:r>
      <w:r w:rsidRPr="00F125CB">
        <w:fldChar w:fldCharType="begin" w:fldLock="1"/>
      </w:r>
      <w:r w:rsidRPr="00F125CB">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id":"ITEM-2","itemData":{"author":[{"dropping-particle":"","family":"Monastersky","given":"Richard","non-dropping-particle":"","parse-names":false,"suffix":""}],"container-title":"Nature","id":"ITEM-2","issued":{"date-parts":[["2015"]]},"page":"144-147","title":"The human age","type":"article-journal","volume":"519"},"uris":["http://www.mendeley.com/documents/?uuid=06e76d18-8519-424a-9c41-568a04667cbc"]}],"mendeley":{"formattedCitation":"(Lewis &amp; Maslin 2015; Monastersky 2015)","plainTextFormattedCitation":"(Lewis &amp; Maslin 2015; Monastersky 2015)","previouslyFormattedCitation":"(Lewis &amp; Maslin 2015; Monastersky 2015)"},"properties":{"noteIndex":0},"schema":"https://github.com/citation-style-language/schema/raw/master/csl-citation.json"}</w:instrText>
      </w:r>
      <w:r w:rsidRPr="00F125CB">
        <w:fldChar w:fldCharType="separate"/>
      </w:r>
      <w:r w:rsidRPr="00F125CB">
        <w:rPr>
          <w:noProof/>
        </w:rPr>
        <w:t>(Lewis &amp; Maslin 2015; Monastersky 2015)</w:t>
      </w:r>
      <w:r w:rsidRPr="00F125CB">
        <w:fldChar w:fldCharType="end"/>
      </w:r>
      <w:r w:rsidRPr="00F125CB">
        <w:t xml:space="preserve">, the coined term reflects the profound effects of humans on planetary processes and on the biosphere, such that its use has largely surpassed the geological field </w:t>
      </w:r>
      <w:r w:rsidRPr="00F125CB">
        <w:fldChar w:fldCharType="begin" w:fldLock="1"/>
      </w:r>
      <w:r w:rsidRPr="00F125CB">
        <w:instrText>ADDIN CSL_CITATION {"citationItems":[{"id":"ITEM-1","itemData":{"DOI":"10.1146/annurev-environ-102016-060854","ISBN":"1020160608","ISSN":"15435938","abstract":"The Anthropocene, the concept that the Earth has moved into a novel geological epoch characterized by human domination of the planetary system, is an increasingly prevalent framework for debate both in academia and as a wider cultural and policy zeitgeist. This article reviews the proliferation of literature surrounding this concept. It explores the origins and history of the concept, as well as the arguments surrounding its geological formalization and starting date ranging from the Pleistocene to the twentieth century. It examines perspectives and critiques of the concept from the Earth system sciences, ecological and geological sciences, and social sciences and humanities, exploring its role as a cultural zeitgeist and ideological provocation. I conclude by offering a personal perspective on the concept of the Anthropocene and its utility.","author":[{"dropping-particle":"","family":"Malhi","given":"Yadvinder","non-dropping-particle":"","parse-names":false,"suffix":""}],"container-title":"Annual Review of Environment and Resources","id":"ITEM-1","issued":{"date-parts":[["2017"]]},"number-of-pages":"77-104","title":"The Concept of the Anthropocene","type":"book","volume":"42"},"uris":["http://www.mendeley.com/documents/?uuid=938a08ae-4a5b-47ba-9594-0bbb3ad83853"]}],"mendeley":{"formattedCitation":"(Malhi 2017)","plainTextFormattedCitation":"(Malhi 2017)","previouslyFormattedCitation":"(Malhi 2017)"},"properties":{"noteIndex":0},"schema":"https://github.com/citation-style-language/schema/raw/master/csl-citation.json"}</w:instrText>
      </w:r>
      <w:r w:rsidRPr="00F125CB">
        <w:fldChar w:fldCharType="separate"/>
      </w:r>
      <w:r w:rsidRPr="00F125CB">
        <w:rPr>
          <w:noProof/>
        </w:rPr>
        <w:t>(Malhi 2017)</w:t>
      </w:r>
      <w:r w:rsidRPr="00F125CB">
        <w:fldChar w:fldCharType="end"/>
      </w:r>
      <w:r w:rsidRPr="00F125CB">
        <w:t xml:space="preserve">. </w:t>
      </w:r>
    </w:p>
    <w:p w14:paraId="697E4721" w14:textId="77777777" w:rsidR="00266502" w:rsidRPr="00F125CB" w:rsidRDefault="00266502" w:rsidP="00266502">
      <w:pPr>
        <w:spacing w:line="276" w:lineRule="auto"/>
        <w:ind w:firstLine="720"/>
        <w:jc w:val="both"/>
      </w:pPr>
      <w:r w:rsidRPr="00F125CB">
        <w:t xml:space="preserve">The Anthropocene can be characterised with Earth-system and socio-economic indicators </w:t>
      </w:r>
      <w:r w:rsidRPr="00F125CB">
        <w:fldChar w:fldCharType="begin" w:fldLock="1"/>
      </w:r>
      <w:r w:rsidRPr="00F125CB">
        <w:instrText>ADDIN CSL_CITATION {"citationItems":[{"id":"ITEM-1","itemData":{"DOI":"10.1016/j.gloenvcha.2015.11.004","ISSN":"09593780","abstract":"The ‘Anthropocene’ is now being used as a conceptual frame by different communities and in a variety of contexts to understand the evolving human–environment relationship. However, as we argue in this paper, the notion of an Anthropos, or ‘humanity’, as global, unified ‘geological force’ threatens to mask the diversity and differences in the actual conditions and impacts of humankind, and does not do justice to the diversity of local and regional contexts. For this reason, we interpret in this article the notion of an Anthropocene in a more context-dependent, localized and social understanding. We do this through illustrating examples from four issue domains, selected for their variation in terms of spatial and temporal scale, systems of governance and functional interdependencies: nitrogen cycle distortion (in particular as it relates to food security); ocean acidification; urbanization; and wildfires. Based on this analysis, we systematically address the consequences of the lens of the Anthropocene for the governance of social-ecological systems, focusing on the multi-level, functional and sectoral organization of governance, and possible redefinitions of governance systems and policy domains. We conclude that the notion of the Anthropocene, once seen in light of social inequalities and regional differences, allows for novel analysis of issue-based problems in the context of a global understanding, in both academic and political terms. This makes it a useful concept to help leverage and (re-)focus our efforts in a more innovative and effective way to transition towards sustainability.","author":[{"dropping-particle":"","family":"Biermann","given":"Frank","non-dropping-particle":"","parse-names":false,"suffix":""},{"dropping-particle":"","family":"Bai","given":"Xuemei","non-dropping-particle":"","parse-names":false,"suffix":""},{"dropping-particle":"","family":"Bondre","given":"Ninad","non-dropping-particle":"","parse-names":false,"suffix":""},{"dropping-particle":"","family":"Broadgate","given":"Wendy","non-dropping-particle":"","parse-names":false,"suffix":""},{"dropping-particle":"","family":"Arthur Chen","given":"Chen Tung","non-dropping-particle":"","parse-names":false,"suffix":""},{"dropping-particle":"","family":"Dube","given":"Opha Pauline","non-dropping-particle":"","parse-names":false,"suffix":""},{"dropping-particle":"","family":"Erisman","given":"Jan Willem","non-dropping-particle":"","parse-names":false,"suffix":""},{"dropping-particle":"","family":"Glaser","given":"Marion","non-dropping-particle":"","parse-names":false,"suffix":""},{"dropping-particle":"","family":"Hel","given":"Sandra","non-dropping-particle":"van der","parse-names":false,"suffix":""},{"dropping-particle":"","family":"Lemos","given":"Maria Carmen","non-dropping-particle":"","parse-names":false,"suffix":""},{"dropping-particle":"","family":"Seitzinger","given":"Sybil","non-dropping-particle":"","parse-names":false,"suffix":""},{"dropping-particle":"","family":"Seto","given":"Karen C.","non-dropping-particle":"","parse-names":false,"suffix":""}],"container-title":"Global Environmental Change","id":"ITEM-1","issued":{"date-parts":[["2016"]]},"page":"341-350","publisher":"Elsevier Ltd","title":"Down to Earth: Contextualizing the Anthropocene","type":"article-journal","volume":"39"},"uris":["http://www.mendeley.com/documents/?uuid=01881f92-bf0b-4469-84e3-e954e0801941"]},{"id":"ITEM-2","itemData":{"DOI":"10.1098/rsta.2010.0327","ISSN":"1364503X","PMID":"21282150","abstract":"The human imprint on the global environment has now become so large and active that it rivals some of the great forces of Nature in its impact on the functioning of the Earth system. Although global-scale human influence on the environment has been recognized since the 1800s, the term Anthropocene, introduced about a decade ago, has only recently become widely, but informally, used in the global change research community. However, the term has yet to be accepted formally as a new geological epoch or era in Earth history. In this paper, we put forward the case for formally recognizing the Anthropocene as a new epoch in Earth history, arguing that the advent of the Industrial Revolution around 1800 provides a logical start date for the new epoch. We then explore recent trends in the evolution of the Anthropocene as humanity proceeds into the twenty-first century, focusing on the profound changes to our relationship with the rest of the living world and on early attempts and proposals for managing our relationship with the large geophysical cycles that drive the Earth's climate system. © 2011 The Royal Society.","author":[{"dropping-particle":"","family":"Steffen","given":"Will","non-dropping-particle":"","parse-names":false,"suffix":""},{"dropping-particle":"","family":"Grinevald","given":"Jacques","non-dropping-particle":"","parse-names":false,"suffix":""},{"dropping-particle":"","family":"Crutzen","given":"Paul","non-dropping-particle":"","parse-names":false,"suffix":""},{"dropping-particle":"","family":"Mcneill","given":"John","non-dropping-particle":"","parse-names":false,"suffix":""}],"container-title":"Philosophical Transactions of the Royal Society A: Mathematical, Physical and Engineering Sciences","id":"ITEM-2","issue":"1938","issued":{"date-parts":[["2011"]]},"page":"842-867","title":"The anthropocene: Conceptual and historical perspectives","type":"article-journal","volume":"369"},"uris":["http://www.mendeley.com/documents/?uuid=602ef326-887a-4649-8934-b3ea7a2415fd"]}],"mendeley":{"formattedCitation":"(Steffen &lt;i&gt;et al.&lt;/i&gt; 2011; Biermann &lt;i&gt;et al.&lt;/i&gt; 2016)","plainTextFormattedCitation":"(Steffen et al. 2011; Biermann et al. 2016)","previouslyFormattedCitation":"(Steffen &lt;i&gt;et al.&lt;/i&gt; 2011; Biermann &lt;i&gt;et al.&lt;/i&gt; 2016)"},"properties":{"noteIndex":0},"schema":"https://github.com/citation-style-language/schema/raw/master/csl-citation.json"}</w:instrText>
      </w:r>
      <w:r w:rsidRPr="00F125CB">
        <w:fldChar w:fldCharType="separate"/>
      </w:r>
      <w:r w:rsidRPr="00F125CB">
        <w:rPr>
          <w:noProof/>
        </w:rPr>
        <w:t xml:space="preserve">(Steffen </w:t>
      </w:r>
      <w:r w:rsidRPr="00F125CB">
        <w:rPr>
          <w:i/>
          <w:noProof/>
        </w:rPr>
        <w:t>et al.</w:t>
      </w:r>
      <w:r w:rsidRPr="00F125CB">
        <w:rPr>
          <w:noProof/>
        </w:rPr>
        <w:t xml:space="preserve"> 2011; Biermann </w:t>
      </w:r>
      <w:r w:rsidRPr="00F125CB">
        <w:rPr>
          <w:i/>
          <w:noProof/>
        </w:rPr>
        <w:t>et al.</w:t>
      </w:r>
      <w:r w:rsidRPr="00F125CB">
        <w:rPr>
          <w:noProof/>
        </w:rPr>
        <w:t xml:space="preserve"> 2016)</w:t>
      </w:r>
      <w:r w:rsidRPr="00F125CB">
        <w:fldChar w:fldCharType="end"/>
      </w:r>
      <w:r w:rsidRPr="00F125CB">
        <w:t xml:space="preserve">. Two of the major signatures are the human-driven transformations of the land surface and the changes in atmospheric composition, associated with the onset of anthropogenic climate change </w:t>
      </w:r>
      <w:r w:rsidRPr="00F125CB">
        <w:fldChar w:fldCharType="begin" w:fldLock="1"/>
      </w:r>
      <w:r w:rsidRPr="00F125CB">
        <w:instrText>ADDIN CSL_CITATION {"citationItems":[{"id":"ITEM-1","itemData":{"DOI":"10.1038/nature14258","ISSN":"14764687","PMID":"25762280","abstract":"Time is divided by geologists according to marked shifts in Earth's state. Recent global environmental changes suggest that Earth may have entered a new human-dominated geological epoch, the Anthropocene. Here we review the historical genesis of the idea and assess anthropogenic signatures in the geological record against the formal requirements for the recognition of a new epoch. The evidence suggests that of the various proposed dates two do appear to conform to the criteria to mark the beginning of the Anthropocene: 1610 and 1964. The formal establishment of an Anthropocene Epoch would mark a fundamental change in the relationship between humans and the Earth system.","author":[{"dropping-particle":"","family":"Lewis","given":"Simon L.","non-dropping-particle":"","parse-names":false,"suffix":""},{"dropping-particle":"","family":"Maslin","given":"Mark A.","non-dropping-particle":"","parse-names":false,"suffix":""}],"container-title":"Nature","id":"ITEM-1","issue":"7542","issued":{"date-parts":[["2015"]]},"page":"171-180","publisher":"Nature Publishing Group","title":"Defining the Anthropocene","type":"article-journal","volume":"519"},"uris":["http://www.mendeley.com/documents/?uuid=ecd3b75f-6658-4ba7-bb78-60b49aa4c619"]}],"mendeley":{"formattedCitation":"(Lewis &amp; Maslin 2015)","plainTextFormattedCitation":"(Lewis &amp; Maslin 2015)","previouslyFormattedCitation":"(Lewis &amp; Maslin 2015)"},"properties":{"noteIndex":0},"schema":"https://github.com/citation-style-language/schema/raw/master/csl-citation.json"}</w:instrText>
      </w:r>
      <w:r w:rsidRPr="00F125CB">
        <w:fldChar w:fldCharType="separate"/>
      </w:r>
      <w:r w:rsidRPr="00F125CB">
        <w:rPr>
          <w:noProof/>
        </w:rPr>
        <w:t>(Lewis &amp; Maslin 2015)</w:t>
      </w:r>
      <w:r w:rsidRPr="00F125CB">
        <w:fldChar w:fldCharType="end"/>
      </w:r>
      <w:r w:rsidRPr="00F125CB">
        <w:t xml:space="preserve">. Altogether, the development of human activities at unprecedented scales and magnitude of has led to the alteration of many ecosystems. As a result of combined anthropogenic pressures, the world’s biodiversity has been changing </w:t>
      </w:r>
      <w:r w:rsidRPr="00F125CB">
        <w:fldChar w:fldCharType="begin" w:fldLock="1"/>
      </w:r>
      <w:r w:rsidRPr="00F125CB">
        <w:instrText>ADDIN CSL_CITATION {"citationItems":[{"id":"ITEM-1","itemData":{"DOI":"10.1016/j.tree.2014.11.006","ISSN":"01695347","PMID":"25542312","abstract":"Humans are transforming the biosphere in unprecedented ways, raising the important question of how these impacts are changing biodiversity. Here we argue that our understanding of biodiversity trends in the Anthropocene, and our ability to protect the natural world, is impeded by a failure to consider different types of biodiversity measured at different spatial scales. We propose that ecologists should recognize and assess 15 distinct categories of biodiversity trend. We summarize what is known about each of these 15 categories, identify major gaps in our current knowledge, and recommend the next steps required for better understanding of trends in biodiversity.","author":[{"dropping-particle":"","family":"McGill","given":"Brian J.","non-dropping-particle":"","parse-names":false,"suffix":""},{"dropping-particle":"","family":"Dornelas","given":"Maria","non-dropping-particle":"","parse-names":false,"suffix":""},{"dropping-particle":"","family":"Gotelli","given":"Nicholas J.","non-dropping-particle":"","parse-names":false,"suffix":""},{"dropping-particle":"","family":"Magurran","given":"Anne E.","non-dropping-particle":"","parse-names":false,"suffix":""}],"container-title":"Trends in Ecology and Evolution","id":"ITEM-1","issue":"2","issued":{"date-parts":[["2015"]]},"page":"104-113","publisher":"Elsevier Ltd","title":"Fifteen forms of biodiversity trend in the anthropocene","type":"article-journal","volume":"30"},"uris":["http://www.mendeley.com/documents/?uuid=43ebd5e7-9945-4a73-9f2d-1082afbb2fd7"]},{"id":"ITEM-2","itemData":{"DOI":"10.1126/science.aam9317","ISSN":"10959203","abstract":"Biodiversity is essential to human well-being, but people have been reducing biodiversity throughout human history. Loss of species and degradation of ecosystems are likely to further accelerate in the coming years. Our understanding of this crisis is now clear, and world leaders have pledged to avert it. Nonetheless, global goals to reduce the rate of biodiversity loss have mostly not been achieved. However, many examples of conservation success show that losses can be halted and even reversed. Building on these lessons to turn the tide of biodiversity loss will require bold and innovative action to transform historical relationships between human populations and nature.","author":[{"dropping-particle":"","family":"Johnson","given":"Christopher N.","non-dropping-particle":"","parse-names":false,"suffix":""},{"dropping-particle":"","family":"Balmford","given":"Andrew","non-dropping-particle":"","parse-names":false,"suffix":""},{"dropping-particle":"","family":"Brook","given":"Barry W.","non-dropping-particle":"","parse-names":false,"suffix":""},{"dropping-particle":"","family":"Buettel","given":"Jessie C.","non-dropping-particle":"","parse-names":false,"suffix":""},{"dropping-particle":"","family":"Galetti","given":"Mauro","non-dropping-particle":"","parse-names":false,"suffix":""},{"dropping-particle":"","family":"Guangchun","given":"Lei","non-dropping-particle":"","parse-names":false,"suffix":""},{"dropping-particle":"","family":"Wilmshurst","given":"Janet M.","non-dropping-particle":"","parse-names":false,"suffix":""}],"container-title":"Science","id":"ITEM-2","issued":{"date-parts":[["2017"]]},"title":"Biodiversity losses and conservation responses in the Anthropocene","type":"article"},"uris":["http://www.mendeley.com/documents/?uuid=61946ead-0011-44ee-9d1e-3e3a1f7c0e60"]},{"id":"ITEM-3","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3","issue":"1","issued":{"date-parts":[["2021"]]},"page":"1-10","publisher":"Springer US","title":"Widespread homogenization of plant communities in the Anthropocene","type":"article-journal","volume":"12"},"uris":["http://www.mendeley.com/documents/?uuid=4185076e-97f1-41df-b477-5e3238ae91a6"]},{"id":"ITEM-4","itemData":{"DOI":"10.1126/science.1251817","ISSN":"10959203","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 these knowledge gaps hinder our capacity to predict and limit defaunation impacts. Clearly, however, defaunation is both a pervasive component of the planet 's sixth mass extinction and also a major driver of global ecological change.","author":[{"dropping-pa</w:instrText>
      </w:r>
      <w:r w:rsidRPr="00266502">
        <w:rPr>
          <w:lang w:val="fr-FR"/>
        </w:rPr>
        <w:instrText>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k J.B.","non-dropping-particle":"","parse-names":false,"suffix":""},{"dropping-particle":"","family":"Collen","given":"Ben","non-dropping-particle":"","parse-names":false,"suffix":""}],"container-title":"Science","id":"ITEM-4","issue":"6195","issued":{"date-parts":[["2014"]]},"page":"401-406","title":"Defaunation in the Anthropocene","type":"article-journal","volume":"345"},"uris":["http://www.mendeley.com/documents/?uuid=ce5a18e2-7287-40d0-b4c8-5e3302e069dd"]}],"mendeley":{"formattedCitation":"(Dirzo &lt;i&gt;et al.&lt;/i&gt; 2014; McGill &lt;i&gt;et al.&lt;/i&gt; 2015; Johnson &lt;i&gt;et al.&lt;/i&gt; 2017; Daru &lt;i&gt;et al.&lt;/i&gt; 2021)","plainTextFormattedCitation":"(Dirzo et al. 2014; McGill et al. 2015; Johnson et al. 2017; Daru et al. 2021)","previouslyFormattedCitation":"(Dirzo &lt;i&gt;et al.&lt;/i&gt; 2014; McGill &lt;i&gt;et al.&lt;/i&gt; 2015; Johnson &lt;i&gt;et al.&lt;/i&gt; 2017; Daru &lt;i&gt;et al.&lt;/i&gt; 2021)"},"properties":{"noteIndex":0},"schema":"https://github.com/citation-style-language/schema/raw/master/csl-citation.json"}</w:instrText>
      </w:r>
      <w:r w:rsidRPr="00F125CB">
        <w:fldChar w:fldCharType="separate"/>
      </w:r>
      <w:r w:rsidRPr="00266502">
        <w:rPr>
          <w:noProof/>
          <w:lang w:val="fr-FR"/>
        </w:rPr>
        <w:t xml:space="preserve">(Dirzo </w:t>
      </w:r>
      <w:r w:rsidRPr="00266502">
        <w:rPr>
          <w:i/>
          <w:noProof/>
          <w:lang w:val="fr-FR"/>
        </w:rPr>
        <w:t>et al.</w:t>
      </w:r>
      <w:r w:rsidRPr="00266502">
        <w:rPr>
          <w:noProof/>
          <w:lang w:val="fr-FR"/>
        </w:rPr>
        <w:t xml:space="preserve"> 2014; McGill </w:t>
      </w:r>
      <w:r w:rsidRPr="00266502">
        <w:rPr>
          <w:i/>
          <w:noProof/>
          <w:lang w:val="fr-FR"/>
        </w:rPr>
        <w:t>et al.</w:t>
      </w:r>
      <w:r w:rsidRPr="00266502">
        <w:rPr>
          <w:noProof/>
          <w:lang w:val="fr-FR"/>
        </w:rPr>
        <w:t xml:space="preserve"> 2015; Johnson </w:t>
      </w:r>
      <w:r w:rsidRPr="00266502">
        <w:rPr>
          <w:i/>
          <w:noProof/>
          <w:lang w:val="fr-FR"/>
        </w:rPr>
        <w:t>et al.</w:t>
      </w:r>
      <w:r w:rsidRPr="00266502">
        <w:rPr>
          <w:noProof/>
          <w:lang w:val="fr-FR"/>
        </w:rPr>
        <w:t xml:space="preserve"> 2017; Daru </w:t>
      </w:r>
      <w:r w:rsidRPr="00266502">
        <w:rPr>
          <w:i/>
          <w:noProof/>
          <w:lang w:val="fr-FR"/>
        </w:rPr>
        <w:t>et al.</w:t>
      </w:r>
      <w:r w:rsidRPr="00266502">
        <w:rPr>
          <w:noProof/>
          <w:lang w:val="fr-FR"/>
        </w:rPr>
        <w:t xml:space="preserve"> 2021)</w:t>
      </w:r>
      <w:r w:rsidRPr="00F125CB">
        <w:fldChar w:fldCharType="end"/>
      </w:r>
      <w:r w:rsidRPr="00266502">
        <w:rPr>
          <w:lang w:val="fr-FR"/>
        </w:rPr>
        <w:t xml:space="preserve">. </w:t>
      </w:r>
      <w:r w:rsidRPr="00F125CB">
        <w:t xml:space="preserve">Decreases in a range of biodiversity indicators have been reported for many taxonomic groups </w:t>
      </w:r>
      <w:r w:rsidRPr="00F125CB">
        <w:fldChar w:fldCharType="begin" w:fldLock="1"/>
      </w:r>
      <w:r w:rsidRPr="00F125CB">
        <w:instrText>ADDIN CSL_CITATION {"citationItems":[{"id":"ITEM-1","itemData":{"DOI":"10.1126/science.1187512","ISSN":"1365-2699","author":[{"dropping-particle":"","family":"Stuart H. M. Butchart, Matt Walpole, Ben Collen,Arco van Strien, Jörn P. W. Scharlemann,Rosamunde E. A. Almond , Jonathan E. M. Baillie, Bastian Bomhard, Claire Brown, John Bruno , Kent E. Carpenter, Geneviève M. Carr , Janice Chanson, Anna M. Chenery, Jo","given":"Reg Watson.","non-dropping-particle":"","parse-names":false,"suffix":""}],"container-title":"Science","id":"ITEM-1","issue":"5982","issued":{"date-parts":[["2010"]]},"page":"1164-1168","title":"Global biodiversity: indicators of recent declines.","type":"article-journal","volume":"328"},"uris":["http://www.mendeley.com/documents/?uuid=5986cbcc-94ba-43f1-a188-3f35d210115c"]}],"mendeley":{"formattedCitation":"(Stuart H. M. Butchart, Matt Walpole, Ben Collen,Arco van Strien, Jörn P. W. Scharlemann,Rosamunde E. A. Almond , Jonathan E. M. Baillie, Bastian Bomhard, Claire Brown, John Bruno , Kent E. Carpenter, Geneviève M. Carr , Janice Chanson, Anna M. Chenery, Jo 2010)","manualFormatting":"(Butchart et al. 2010)","plainTextFormattedCitation":"(Stuart H. M. Butchart, Matt Walpole, Ben Collen,Arco van Strien, Jörn P. W. Scharlemann,Rosamunde E. A. Almond , Jonathan E. M. Baillie, Bastian Bomhard, Claire Brown, John Bruno , Kent E. Carpenter, Geneviève M. Carr , Janice Chanson, Anna M. Chenery, Jo 2010)","previouslyFormattedCitation":"(Stuart H. M. Butchart, Matt Walpole, Ben Collen,Arco van Strien, Jörn P. W. Scharlemann,Rosamunde E. A. Almond , Jonathan E. M. Baillie, Bastian Bomhard, Claire Brown, John Bruno , Kent E. Carpenter, Geneviève M. Carr , Janice Chanson, Anna M. Chenery, Jo 2010)"},"properties":{"noteIndex":0},"schema":"https://github.com/citation-style-language/schema/raw/master/csl-citation.json"}</w:instrText>
      </w:r>
      <w:r w:rsidRPr="00F125CB">
        <w:fldChar w:fldCharType="separate"/>
      </w:r>
      <w:r w:rsidRPr="00F125CB">
        <w:rPr>
          <w:noProof/>
        </w:rPr>
        <w:t xml:space="preserve">(Butchart </w:t>
      </w:r>
      <w:r w:rsidRPr="00F125CB">
        <w:rPr>
          <w:i/>
          <w:iCs/>
          <w:noProof/>
        </w:rPr>
        <w:t>et al.</w:t>
      </w:r>
      <w:r w:rsidRPr="00F125CB">
        <w:rPr>
          <w:noProof/>
        </w:rPr>
        <w:t xml:space="preserve"> 2010)</w:t>
      </w:r>
      <w:r w:rsidRPr="00F125CB">
        <w:fldChar w:fldCharType="end"/>
      </w:r>
      <w:r w:rsidRPr="00F125CB">
        <w:t xml:space="preserve">. Human-mediated invasions and translocations of species, coupled with local declines in native species, have promoted biotic homogenisation </w:t>
      </w:r>
      <w:r w:rsidRPr="00F125CB">
        <w:fldChar w:fldCharType="begin" w:fldLock="1"/>
      </w:r>
      <w:r w:rsidRPr="00F125CB">
        <w:instrText>ADDIN CSL_CITATION {"citationItems":[{"id":"ITEM-1","itemData":{"DOI":"10.1038/s41467-021-27186-8","ISBN":"4146702127","ISSN":"20411723","PMID":"34873159","abstract":"Native biodiversity decline and non-native species spread are major features of the Anthropocene. Both processes can drive biotic homogenization by reducing trait and phylogenetic differences in species assemblages between regions, thus diminishing the regional distinctiveness of biotas and likely have negative impacts on key ecosystem functions. However, a global assessment of this phenomenon is lacking. Here, using a dataset of &gt;200,000 plant species, we demonstrate widespread and temporal decreases in species and phylogenetic turnover across grain sizes and spatial extents. The extent of homogenization within major biomes is pronounced and is overwhelmingly explained by non-native species naturalizations. Asia and North America are major sources of non-native species; however, the species they export tend to be phylogenetically close to recipient floras. Australia, the Pacific and Europe, in contrast, contribute fewer species to the global pool of non-natives, but represent a disproportionate amount of phylogenetic diversity. The timeline of most naturalisations coincides with widespread human migration within the last ~500 years, and demonstrates the profound influence humans exert on regional biotas beyond changes in species richness.","author":[{"dropping-particle":"","family":"Daru","given":"Barnabas H.","non-dropping-particle":"","parse-names":false,"suffix":""},{"dropping-particle":"","family":"Davies","given":"T. Jonathan","non-dropping-particle":"","parse-names":false,"suffix":""},{"dropping-particle":"","family":"Willis","given":"Charles G.","non-dropping-particle":"","parse-names":false,"suffix":""},{"dropping-particle":"","family":"Meineke","given":"Emily K.","non-dropping-particle":"","parse-names":false,"suffix":""},{"dropping-particle":"","family":"Ronk","given":"Argo","non-dropping-particle":"","parse-names":false,"suffix":""},{"dropping-particle":"","family":"Zobel","given":"Martin","non-dropping-particle":"","parse-names":false,"suffix":""},{"dropping-particle":"","family":"Pärtel","given":"Meelis","non-dropping-particle":"","parse-names":false,"suffix":""},{"dropping-particle":"","family":"Antonelli","given":"Alexandre","non-dropping-particle":"","parse-names":false,"suffix":""},{"dropping-particle":"","family":"Davis","given":"Charles C.","non-dropping-particle":"","parse-names":false,"suffix":""}],"container-title":"Nature Communications","id":"ITEM-1","issue":"1","issued":{"date-parts":[["2021"]]},"page":"1-10","publisher":"Springer US","title":"Widespread homogenization of plant communities in the Anthropocene","type":"article-journal","volume":"12"},"uris":["http://www.mendeley.com/documents/?uuid=4185076e-97f1-41df-b477-5e3238ae91a6"]},{"id":"ITEM-2","itemData":{"DOI":"10.1371/journal.pbio.2006841","ISSN":"15457885","abstract":"Human use of the land (for agriculture and settlements) has a substantial negative effect on biodiversity globally. However, not all species are adversely affected by land use, and indeed, some benefit from the creation of novel habitat. Geographically rare species may be more negatively affected by land use than widespread species, but data limitations have so far prevented global multi-clade assessments of land-use effects on narrow-ranged and widespread species. We analyse a large, global database to show consistent differences in assemblage composition. Compared with natural habitat, assemblages in disturbed habitats have more widespread species on average, especially in urban areas and the tropics. All else being equal, this result means that human land use is homogenizing assemblage composition across space. Disturbed habitats show both reduced abundances of narrow-ranged species and increased abundances of widespread species. Our results are very important for biodiversity conservation because narrow-ranged species are typically at higher risk of extinction than widespread species. Furthermore, the shift to more widespread species may also affect ecosystem functioning by reducing both the contribution of rare species and the diversity of species’ responses to environmental changes among local assemblages.","author":[{"dropping-particle":"","family":"Newbold","given":"Tim","non-dropping-particle":"","parse-names":false,"suffix":""},{"dropping-particle":"","family":"Hudson","given":"Lawrence N.","non-dropping-particle":"","parse-names":false,"suffix":""},{"dropping-particle":"","family":"Contu","given":"Sara","non-dropping-particle":"","parse-names":false,"suffix":""},{"dropping-particle":"","family":"Hill","given":"Samantha L.L.","non-dropping-particle":"","parse-names":false,"suffix":""},{"dropping-particle":"","family":"Beck","given":"Jan","non-dropping-particle":"","parse-names":false,"suffix":""},{"dropping-particle":"","family":"Liu","given":"Yunhui","non-dropping-particle":"","parse-names":false,"suffix":""},{"dropping-particle":"","family":"Meyer","given":"Carsten","non-dropping-particle":"","parse-names":false,"suffix":""},{"dropping-particle":"","family":"Phillips","given":"Helen R.P.","non-dropping-particle":"","parse-names":false,"suffix":""},{"dropping-particle":"","family":"Scharlemann","given":"Jörn P.W.","non-dropping-particle":"","parse-names":false,"suffix":""},{"dropping-particle":"","family":"Purvis","given":"Andy","non-dropping-particle":"","parse-names":false,"suffix":""}],"container-title":"PLoS Biology","id":"ITEM-2","issued":{"date-parts":[["2018"]]},"title":"Widespread winners and narrow-ranged losers: Land use homogenizes biodiversity in local assemblages worldwide","type":"article-journal"},"uris":["http://www.mendeley.com/documents/?uuid=e8f87429-3bb5-4989-9091-684f656fc7fe"]},{"id":"ITEM-3","itemData":{"DOI":"10.1111/ele.13361","ISSN":"14610248","PMID":"31364805","abstract":"While biodiversity loss continues globally, assessments of regional and local change over time have been equivocal. Here, we assess changes in plant species richness and beta diversity over 140 years at the level of regions within a country. Using 19th-century flora censuses for 14 Danish regions as a baseline, we overcome previous criticisms concerning short time series and neglect of completely altered habitats. We fi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author":[{"dropping-particle":"","family":"Finderup Nielsen","given":"Tora","non-dropping-particle":"","parse-names":false,"suffix":""},{"dropping-particle":"","family":"Sand-Jensen","given":"Kaj","non-dropping-particle":"","parse-names":false,"suffix":""},{"dropping-particle":"","family":"Dornelas","given":"Maria","non-dropping-particle":"","parse-names":false,"suffix":""},{"dropping-particle":"","family":"Bruun","given":"Hans Henrik","non-dropping-particle":"","parse-names":false,"suffix":""}],"container-title":"Ecology Letters","id":"ITEM-3","issue":"10","issued":{"date-parts":[["2019"]]},"page":"1650-1657","title":"More is less: net gain in species richness, but biotic homogenization over 140 years","type":"article-journal","volume":"22"},"uris":["http://www.mendeley.com/documents/?uuid=47885de1-ffb3-48cd-b516-6a4ea9a08869"]}],"mendeley":{"formattedCitation":"(Newbold &lt;i&gt;et al.&lt;/i&gt; 2018; Finderup Nielsen &lt;i&gt;et al.&lt;/i&gt; 2019; Daru &lt;i&gt;et al.&lt;/i&gt; 2021)","plainTextFormattedCitation":"(Newbold et al. 2018; Finderup Nielsen et al. 2019; Daru et al. 2021)","previouslyFormattedCitation":"(Newbold &lt;i&gt;et al.&lt;/i&gt; 2018; Finderup Nielsen &lt;i&gt;et al.&lt;/i&gt; 2019; Daru &lt;i&gt;et al.&lt;/i&gt; 2021)"},"properties":{"noteIndex":0},"schema":"https://github.com/citation-style-language/schema/raw/master/csl-citation.json"}</w:instrText>
      </w:r>
      <w:r w:rsidRPr="00F125CB">
        <w:fldChar w:fldCharType="separate"/>
      </w:r>
      <w:r w:rsidRPr="00F125CB">
        <w:rPr>
          <w:noProof/>
        </w:rPr>
        <w:t xml:space="preserve">(Newbold </w:t>
      </w:r>
      <w:r w:rsidRPr="00F125CB">
        <w:rPr>
          <w:i/>
          <w:noProof/>
        </w:rPr>
        <w:t>et al.</w:t>
      </w:r>
      <w:r w:rsidRPr="00F125CB">
        <w:rPr>
          <w:noProof/>
        </w:rPr>
        <w:t xml:space="preserve"> 2018; Finderup Nielsen </w:t>
      </w:r>
      <w:r w:rsidRPr="00F125CB">
        <w:rPr>
          <w:i/>
          <w:noProof/>
        </w:rPr>
        <w:t>et al.</w:t>
      </w:r>
      <w:r w:rsidRPr="00F125CB">
        <w:rPr>
          <w:noProof/>
        </w:rPr>
        <w:t xml:space="preserve"> 2019; Daru </w:t>
      </w:r>
      <w:r w:rsidRPr="00F125CB">
        <w:rPr>
          <w:i/>
          <w:noProof/>
        </w:rPr>
        <w:t>et al.</w:t>
      </w:r>
      <w:r w:rsidRPr="00F125CB">
        <w:rPr>
          <w:noProof/>
        </w:rPr>
        <w:t xml:space="preserve"> 2021)</w:t>
      </w:r>
      <w:r w:rsidRPr="00F125CB">
        <w:fldChar w:fldCharType="end"/>
      </w:r>
      <w:r w:rsidRPr="00F125CB">
        <w:t xml:space="preserve">. In addition, species have gone extinct at higher rates than expected from natural background variability, with current extinction rates estimated to </w:t>
      </w:r>
      <w:r w:rsidRPr="00F125CB">
        <w:rPr>
          <w:rFonts w:ascii="SFRM1095" w:hAnsi="SFRM1095" w:cs="SFRM1095"/>
        </w:rPr>
        <w:t xml:space="preserve">exceed those inferred from fossil records by a hundred to a thousand times </w:t>
      </w:r>
      <w:r w:rsidRPr="00F125CB">
        <w:rPr>
          <w:rFonts w:ascii="SFRM1095" w:hAnsi="SFRM1095" w:cs="SFRM1095"/>
        </w:rPr>
        <w:fldChar w:fldCharType="begin" w:fldLock="1"/>
      </w:r>
      <w:r w:rsidRPr="00F125CB">
        <w:rPr>
          <w:rFonts w:ascii="SFRM1095" w:hAnsi="SFRM1095" w:cs="SFRM1095"/>
        </w:rPr>
        <w:instrText>ADDIN CSL_CITATION {"citationItems":[{"id":"ITEM-1","itemData":{"DOI":"10.1038/nature09678","ISSN":"00280836","abstract":"Palaeontologists characterize mass extinctions as times when the Earth loses more than three-quarters of its species in a geologically short interval, as has happened only five times in the past 540 million years or so. Biologists now suggest that a sixth mass extinction may be under way, given the known species losses over the past few centuries and millennia. Here we review how differences between fossil and modern data and the addition of recently available palaeontological information influence our understanding of the current extinction crisis. Our results confirm that current extinction rates are higher than would be expected from the fossil record, highlighting the need for effective conservation measures.","author":[{"dropping-particle":"","family":"Barnosky","given":"Anthony D.","non-dropping-particle":"","parse-names":false,"suffix":""},{"dropping-particle":"","family":"Matzke","given":"Nicholas","non-dropping-particle":"","parse-names":false,"suffix":""},{"dropping-particle":"","family":"Tomiya","given":"Susumu","non-dropping-particle":"","parse-names":false,"suffix":""},{"dropping-particle":"","family":"Wogan","given":"Guinevere O.U.","non-dropping-particle":"","parse-names":false,"suffix":""},{"dropping-particle":"","family":"Swartz","given":"Brian","non-dropping-particle":"","parse-names":false,"suffix":""},{"dropping-particle":"","family":"Quental","given":"Tiago B.","non-dropping-particle":"","parse-names":false,"suffix":""},{"dropping-particle":"","family":"Marshall","given":"Charles","non-dropping-particle":"","parse-names":false,"suffix":""},{"dropping-particle":"","family":"McGuire","given":"Jenny L.","non-dropping-particle":"","parse-names":false,"suffix":""},{"dropping-particle":"","family":"Lindsey","given":"Emily L.","non-dropping-particle":"","parse-names":false,"suffix":""},{"dropping-particle":"","family":"Maguire","given":"Kaitlin C.","non-dropping-particle":"","parse-names":false,"suffix":""},{"dropping-particle":"","family":"Mersey","given":"Ben","non-dropping-particle":"","parse-names":false,"suffix":""},{"dropping-particle":"","family":"Ferrer","given":"Elizabeth A.","non-dropping-particle":"","parse-names":false,"suffix":""}],"container-title":"Nature","id":"ITEM-1","issued":{"date-parts":[["2011"]]},"title":"Has the Earth's sixth mass extinction already arrived?","type":"article"},"uris":["http://www.mendeley.com/documents/?uuid=73b16491-0c92-40e4-93fa-624f09855000"]},{"id":"ITEM-2","itemData":{"DOI":"10.1111/cobi.12380","ISSN":"15231739","abstract":"A key measure of humanity's global impact is by how much it has increased species extinction rates. Familiar statements are that these are 100–1000 times pre-human or background extinction levels. Estimating recent rates is straightforward, but establishing a background rate for comparison is not. Previous researchers chose an approximate benchmark of 1 extinction per million species per year (E/MSY). We explored disparate lines of evidence that suggest a substantially lower estimate. Fossil data yield direct estimates of extinction rates, but they are temporally coarse, mostly limited to marine hard-bodied taxa, and generally involve genera not species. Based on these data, typical background loss is 0.01 genera per million genera per year. Molecular phylogenies are available for more taxa and ecosystems, but it is debated whether they can be used to estimate separately speciation and extinction rates. We selected data to address known concerns and used them to determine median extinction estimates from statistical distributions of probable values for terrestrial plants and animals. We then created simulations to explore effects of violating model assumptions. Finally, we compiled estimates of diversification—the difference between speciation and extinction rates for different taxa. Median estimates of extinction rates ranged from 0.023 to 0.135 E/MSY. Simulation results suggested over- and under-estimation of extinction from individual phylogenies partially canceled each other out when large sets of phylogenies were analyzed. There was no evidence for recent and widespread pre-human overall declines in diversity. This implies that average extinction rates are less than average diversification rates. Median diversification rates were 0.05–0.2 new species per million species per year. On the basis of these results, we concluded that typical rates of background extinction may be closer to 0.1 E/MSY. Thus, current extinction rates are 1,000 times higher than natural background rates of extinction and future rates are likely to be 10,000 times higher. Estimación de la Tasa Normal de Extinción de Especies Una medida clave del impacto global de la humanidad es cuánto han incrementado las tasas de extinción de las especies. Las declaraciones conocidas establecen que estas son 100 – 1,000 veces los niveles de extinción pre-humanos o de fondo. Estimar las tasas recientes es un proceso directo, pero establecer una tasa de fondo para comparar no lo es. Investigad…","author":[{"dropping-particle":"","family":"Vos","given":"Jurriaan M.","non-dropping-particle":"De","parse-names":false,"suffix":""},{"dropping-particle":"","family":"Joppa","given":"Lucas N.","non-dropping-particle":"","parse-names":false,"suffix":""},{"dropping-particle":"","family":"Gittleman","given":"John L.","non-dropping-particle":"","parse-names":false,"suffix":""},{"dropping-particle":"","family":"Stephens","given":"Patrick R.","non-dropping-particle":"","parse-names":false,"suffix":""},{"dropping-particle":"","family":"Pimm","given":"Stuart L.","non-dropping-particle":"","parse-names":false,"suffix":""}],"container-title":"Conservation Biology","id":"ITEM-2","issued":{"date-parts":[["2015"]]},"title":"Estimating the normal background rate of species extinction","type":"article-journal"},"uris":["http://www.mendeley.com/documents/?uuid=6bfc5e10-cc4e-451a-95e3-0cbbb28f3e38"]}],"mendeley":{"formattedCitation":"(Barnosky &lt;i&gt;et al.&lt;/i&gt; 2011; De Vos &lt;i&gt;et al.&lt;/i&gt; 2015)","plainTextFormattedCitation":"(Barnosky et al. 2011; De Vos et al. 2015)","previouslyFormattedCitation":"(Barnosky &lt;i&gt;et al.&lt;/i&gt; 2011; De Vos &lt;i&gt;et al.&lt;/i&gt; 2015)"},"properties":{"noteIndex":0},"schema":"https://github.com/citation-style-language/schema/raw/master/csl-citation.json"}</w:instrText>
      </w:r>
      <w:r w:rsidRPr="00F125CB">
        <w:rPr>
          <w:rFonts w:ascii="SFRM1095" w:hAnsi="SFRM1095" w:cs="SFRM1095"/>
        </w:rPr>
        <w:fldChar w:fldCharType="separate"/>
      </w:r>
      <w:r w:rsidRPr="00F125CB">
        <w:rPr>
          <w:rFonts w:ascii="SFRM1095" w:hAnsi="SFRM1095" w:cs="SFRM1095"/>
          <w:noProof/>
        </w:rPr>
        <w:t xml:space="preserve">(Barnosky </w:t>
      </w:r>
      <w:r w:rsidRPr="00F125CB">
        <w:rPr>
          <w:rFonts w:ascii="SFRM1095" w:hAnsi="SFRM1095" w:cs="SFRM1095"/>
          <w:i/>
          <w:noProof/>
        </w:rPr>
        <w:t>et al.</w:t>
      </w:r>
      <w:r w:rsidRPr="00F125CB">
        <w:rPr>
          <w:rFonts w:ascii="SFRM1095" w:hAnsi="SFRM1095" w:cs="SFRM1095"/>
          <w:noProof/>
        </w:rPr>
        <w:t xml:space="preserve"> 2011; De Vos </w:t>
      </w:r>
      <w:r w:rsidRPr="00F125CB">
        <w:rPr>
          <w:rFonts w:ascii="SFRM1095" w:hAnsi="SFRM1095" w:cs="SFRM1095"/>
          <w:i/>
          <w:noProof/>
        </w:rPr>
        <w:t>et al.</w:t>
      </w:r>
      <w:r w:rsidRPr="00F125CB">
        <w:rPr>
          <w:rFonts w:ascii="SFRM1095" w:hAnsi="SFRM1095" w:cs="SFRM1095"/>
          <w:noProof/>
        </w:rPr>
        <w:t xml:space="preserve"> 2015)</w:t>
      </w:r>
      <w:r w:rsidRPr="00F125CB">
        <w:rPr>
          <w:rFonts w:ascii="SFRM1095" w:hAnsi="SFRM1095" w:cs="SFRM1095"/>
        </w:rPr>
        <w:fldChar w:fldCharType="end"/>
      </w:r>
      <w:r w:rsidRPr="00F125CB">
        <w:rPr>
          <w:rFonts w:ascii="SFRM1095" w:hAnsi="SFRM1095" w:cs="SFRM1095"/>
        </w:rPr>
        <w:t xml:space="preserve">. </w:t>
      </w:r>
      <w:r w:rsidRPr="00F125CB">
        <w:t>Biodiversity loss and ecosystem change have become such major issues in the 21th century that the prevention of biodiversity erosion and the protection of ecosystems have become priority goals on international agendas (</w:t>
      </w:r>
      <w:r w:rsidRPr="00F125CB">
        <w:fldChar w:fldCharType="begin" w:fldLock="1"/>
      </w:r>
      <w:r w:rsidRPr="00F125CB">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CBD","given":"","non-dropping-particle":"","parse-names":false,"suffix":""}],"container-title":"Proceedings of the United Nations Environment Programme (UNEP) Conference of the Parties (COP) to the UN Convention on Biological Diversity","id":"ITEM-1","issue":"August","issued":{"date-parts":[["2020"]]},"page":"1-9","title":"Update of the zero draft of the post-2020 global biodiversity framework","type":"article-journal","volume":"Post2020/P"},"uris":["http://www.mendeley.com/documents/?uuid=729dcc2f-7e1b-4c50-a835-71489a858c89"]},{"id":"ITEM-2","itemData":{"DOI":"10.1016/j.biocon.2020.108654","ISSN":"00063207","abstract":"The 196 parties to the Convention on Biological Diversity (CBD) will soon agree to a post-2020 global framework for conserving the three elements of biodiversity (genetic, species, and ecosystem diversity) while ensuring sustainable development and benefit sharing. As the most significant global conservation policy mechanism, the new CBD framework has far-reaching consequences- it will guide conservation actions and reporting for each member country until 2050. In previous CBD strategies, as well as other major conservation policy mechanisms, targets and indicators for genetic diversity (variation at the DNA level within species, which facilitates species adaptation and ecosystem function) were undeveloped and focused on species of agricultural relevance. We assert that, to meet global conservation goals, genetic diversity within all species, not just domesticated species and their wild relatives, must be conserved and monitored using appropriate metrics. Building on suggestions in a recent Letter in Science (Laikre et al., 2020) we expand argumentation for three new, pragmatic genetic indicators and modifications to two current indicators for maintaining genetic diversity and adaptive capacity of all species, and provide guidance on their practical use. The indicators are: 1) the number of populations with effective population size above versus below 500, 2) the proportion of populations maintained within species, 3) the number of species and populations in which genetic diversity is monitored using DNA-based methods. We also present and discuss Goals and Action Targets for post-2020 biodiversity conservation which are connected to these indicators and underlying data. These pragmatic indicators and goals have utility beyond the CBD; they should benefit conservation and monitoring of genetic diversity via national and global policy for decades to come.","author":[{"dropping-particle":"","family":"Hoban","given":"Sean","non-dropping-particle":"","parse-names":false,"suffix":""},{"dropping-particle":"","family":"Bruford","given":"Michael","non-dropping-particle":"","parse-names":false,"suffix":""},{"dropping-particle":"","family":"D'Urban Jackson","given":"Josephine","non-dropping-particle":"","parse-names":false,"suffix":""},{"dropping-particle":"","family":"Lopes-Fernandes","given":"Margarida","non-dropping-particle":"","parse-names":false,"suffix":""},{"dropping-particle":"","family":"Heuertz","given":"Myriam","non-dropping-particle":"","parse-names":false,"suffix":""},{"dropping-particle":"","family":"Hohenlohe","given":"Paul A.","non-dropping-particle":"","parse-names":false,"suffix":""},{"dropping-particle":"","family":"Paz-Vinas","given":"Ivan","non-dropping-particle":"","parse-names":false,"suffix":""},{"dropping-particle":"","family":"Sjögren-Gulve","given":"Per","non-dropping-particle":"","parse-names":false,"suffix":""},{"dropping-particle":"","family":"Segelbacher","given":"Gernot","non-dropping-particle":"","parse-names":false,"suffix":""},{"dropping-particle":"","family":"Vernesi","given":"Cristiano","non-dropping-particle":"","parse-names":false,"suffix":""},{"dropping-particle":"","family":"Aitken","given":"Sally","non-dropping-particle":"","parse-names":false,"suffix":""},{"dropping-particle":"","family":"Bertola","given":"Laura D.","non-dropping-particle":"","parse-names":false,"suffix":""},{"dropping-particle":"","family":"Bloomer","given":"Paulette","non-dropping-particle":"","parse-names":false,"suffix":""},{"dropping-particle":"","family":"Breed","given":"Martin","non-dropping-particle":"","parse-names":false,"suffix":""},{"dropping-particle":"","family":"Rodríguez-Correa","given":"Hernando","non-dropping-particle":"","parse-names":false,"suffix":""},{"dropping-particle":"","family":"Funk","given":"W. Chris","non-dropping-particle":"","parse-names":false,"suffix":""},{"dropping-particle":"","family":"Grueber","given":"Catherine E.","non-dropping-particle":"","parse-names":false,"suffix":""},{"dropping-particle":"","family":"Hunter","given":"Margaret E.","non-dropping-particle":"","parse-names":false,"suffix":""},{"dropping-particle":"","family":"Jaffe","given":"Rodolfo","non-dropping-particle":"","parse-names":false,"suffix":""},{"dropping-particle":"","family":"Liggins","given":"Libby","non-dropping-particle":"","parse-names":false,"suffix":""},{"dropping-particle":"","family":"Mergeay","given":"Joachim","non-dropping-particle":"","parse-names":false,"suffix":""},{"dropping-particle":"","family":"Moharrek","given":"Farideh","non-dropping-particle":"","parse-names":false,"suffix":""},{"dropping-particle":"","family":"O'Brien","given":"David","non-dropping-particle":"","parse-names":false,"suffix":""},{"dropping-particle":"","family":"Ogden","given":"Rob","non-dropping-particle":"","parse-names":false,"suffix":""},{"dropping-particle":"","family":"Palma-Silva","given":"Clarisse","non-dropping-particle":"","parse-names":false,"suffix":""},{"dropping-particle":"","family":"Pierson","given":"Jennifer","non-dropping-particle":"","parse-names":false,"suffix":""},{"dropping-particle":"","family":"Ramakrishnan","given":"Uma","non-dropping-particle":"","parse-names":false,"suffix":""},{"dropping-particle":"","family":"Simo-Droissart","given":"Murielle","non-dropping-particle":"","parse-names":false,"suffix":""},{"dropping-particle":"","family":"Tani","given":"Naoki","non-dropping-particle":"","parse-names":false,"suffix":""},{"dropping-particle":"","family":"Waits","given":"Lisette","non-dropping-particle":"","parse-names":false,"suffix":""},{"dropping-particle":"","family":"Laikre","given":"Linda","non-dropping-particle":"","parse-names":false,"suffix":""}],"container-title":"Biological Conservation","id":"ITEM-2","issue":"July","issued":{"date-parts":[["2020"]]},"page":"108654","publisher":"Elsevier","title":"Genetic diversity targets and indicators in the CBD post-2020 Global Biodiversity Framework must be improved","type":"article-journal","volume":"248"},"uris":["http://www.mendeley.com/documents/?uuid=96432873-cc94-45c0-99e5-db71c4b28bf9"]}],"mendeley":{"formattedCitation":"(CBD 2020; Hoban &lt;i&gt;et al.&lt;/i&gt; 2020)","manualFormatting":"Convention on Biological Diversity 2020; Hoban et al. 2020)","plainTextFormattedCitation":"(CBD 2020; Hoban et al. 2020)","previouslyFormattedCitation":"(CBD 2020; Hoban &lt;i&gt;et al.&lt;/i&gt; 2020)"},"properties":{"noteIndex":0},"schema":"https://github.com/citation-style-language/schema/raw/master/csl-citation.json"}</w:instrText>
      </w:r>
      <w:r w:rsidRPr="00F125CB">
        <w:fldChar w:fldCharType="separate"/>
      </w:r>
      <w:r w:rsidRPr="00F125CB">
        <w:rPr>
          <w:noProof/>
        </w:rPr>
        <w:t xml:space="preserve">Convention on Biological Diversity 2020; Hoban </w:t>
      </w:r>
      <w:r w:rsidRPr="00F125CB">
        <w:rPr>
          <w:i/>
          <w:noProof/>
        </w:rPr>
        <w:t>et al.</w:t>
      </w:r>
      <w:r w:rsidRPr="00F125CB">
        <w:rPr>
          <w:noProof/>
        </w:rPr>
        <w:t xml:space="preserve"> 2020)</w:t>
      </w:r>
      <w:r w:rsidRPr="00F125CB">
        <w:fldChar w:fldCharType="end"/>
      </w:r>
      <w:r w:rsidRPr="00F125CB">
        <w:t>. Indeed, it is now well established that biodiversity is tightly linked with ecosystem functioning and ecosystem services delivery (</w:t>
      </w:r>
      <w:r w:rsidRPr="00F125CB">
        <w:rPr>
          <w:u w:val="single"/>
        </w:rPr>
        <w:t>refs</w:t>
      </w:r>
      <w:r w:rsidRPr="00F125CB">
        <w:t>), and thus ultimately, with human well-being.  However, the difficulty in achieving global conservation goals – such as the failure to reach the Aichi targets (</w:t>
      </w:r>
      <w:r w:rsidRPr="00F125CB">
        <w:rPr>
          <w:u w:val="single"/>
        </w:rPr>
        <w:t>Butchart 2010</w:t>
      </w:r>
      <w:r w:rsidRPr="00F125CB">
        <w:t>) –  highlights the need strengthen global conservation efforts i</w:t>
      </w:r>
      <w:r>
        <w:t>f</w:t>
      </w:r>
      <w:r w:rsidRPr="00F125CB">
        <w:t xml:space="preserve"> we are to protect biodiversity and related ecosystem services from global threats </w:t>
      </w:r>
      <w:r w:rsidRPr="00F125CB">
        <w:fldChar w:fldCharType="begin" w:fldLock="1"/>
      </w:r>
      <w:r w:rsidRPr="00F125CB">
        <w:instrText>ADDIN CSL_CITATION {"citationItems":[{"id":"ITEM-1","itemData":{"DOI":"10.1111/conl.12278","ISSN":"1755263X","abstract":"The world is currently not on course to achieve most of the Convention on Biological Diversity's Aichi Targets to address biodiversity loss. One challenge for those implementing actions to achieve them may be the complexity and lack of clarity in the wording of the targets, which also make it difficult to stimulate and quantify progress. Drawing on experience in developing and measuring indicators to assess progress toward targets, we identify four key issues: ambiguity, quantifiability, complexity, and redundancy. The magnitude of required commitments under some targets is rendered ambiguous by the use of imprecise terms (e.g., “substantially”), while many targets contain poorly defined operational terms (e.g., “essential services”). Seventy percent of targets lack quantifiable elements, meaning that there is no clear binary or numeric threshold to be met in order for the target to be achieved. Most targets are excessively complex, containing up to seven different elements, while one-third of them contain redundancies. In combination, these four issues make it difficult to operationalize the targets and to ensure consistent interpretation by signatories. For future policy commitments, we recommend the adoption of a smaller number of more focused headline targets (alongside subsidiary targets) that are specific, quantified, simple, succinct, and unambiguous.","author":[{"dropping-particle":"","family":"Butchart","given":"Stuart H.M.","non-dropping-particle":"","parse-names":false,"suffix":""},{"dropping-particle":"","family":"Marco","given":"Moreno","non-dropping-particle":"Di","parse-names":false,"suffix":""},{"dropping-particle":"","family":"Watson","given":"James E.M.","non-dropping-particle":"","parse-names":false,"suffix":""}],"container-title":"Conservation Letters","id":"ITEM-1","issue":"6","issued":{"date-parts":[["2016"]]},"page":"457-468","title":"Formulating Smart Commitments on Biodiversity: Lessons from the Aichi Targets","type":"article-journal","volume":"9"},"uris":["http://www.mendeley.com/documents/?uuid=89705be2-450d-475b-bedc-c62da2bdbac6"]}],"mendeley":{"formattedCitation":"(Butchart &lt;i&gt;et al.&lt;/i&gt; 2016)","plainTextFormattedCitation":"(Butchart et al. 2016)","previouslyFormattedCitation":"(Butchart &lt;i&gt;et al.&lt;/i&gt; 2016)"},"properties":{"noteIndex":0},"schema":"https://github.com/citation-style-language/schema/raw/master/csl-citation.json"}</w:instrText>
      </w:r>
      <w:r w:rsidRPr="00F125CB">
        <w:fldChar w:fldCharType="separate"/>
      </w:r>
      <w:r w:rsidRPr="00F125CB">
        <w:rPr>
          <w:noProof/>
        </w:rPr>
        <w:t xml:space="preserve">(Butchart </w:t>
      </w:r>
      <w:r w:rsidRPr="00F125CB">
        <w:rPr>
          <w:i/>
          <w:noProof/>
        </w:rPr>
        <w:t>et al.</w:t>
      </w:r>
      <w:r w:rsidRPr="00F125CB">
        <w:rPr>
          <w:noProof/>
        </w:rPr>
        <w:t xml:space="preserve"> 2016)</w:t>
      </w:r>
      <w:r w:rsidRPr="00F125CB">
        <w:fldChar w:fldCharType="end"/>
      </w:r>
      <w:r w:rsidRPr="00F125CB">
        <w:t xml:space="preserve">. </w:t>
      </w:r>
    </w:p>
    <w:p w14:paraId="2C7BBEC4" w14:textId="77777777" w:rsidR="00266502" w:rsidRPr="00F125CB" w:rsidRDefault="00266502" w:rsidP="00266502">
      <w:pPr>
        <w:pStyle w:val="ListParagraph"/>
        <w:numPr>
          <w:ilvl w:val="0"/>
          <w:numId w:val="2"/>
        </w:numPr>
        <w:spacing w:line="276" w:lineRule="auto"/>
        <w:jc w:val="both"/>
        <w:rPr>
          <w:i/>
          <w:iCs/>
        </w:rPr>
      </w:pPr>
      <w:r w:rsidRPr="00F125CB">
        <w:rPr>
          <w:i/>
          <w:iCs/>
        </w:rPr>
        <w:t>Land-use change and climate change, two major drivers of global biodiversity loss in the Anthropocene</w:t>
      </w:r>
    </w:p>
    <w:p w14:paraId="22522FC2" w14:textId="77777777" w:rsidR="00266502" w:rsidRPr="00F125CB" w:rsidRDefault="00266502" w:rsidP="00266502">
      <w:pPr>
        <w:spacing w:line="276" w:lineRule="auto"/>
        <w:jc w:val="both"/>
      </w:pPr>
      <w:r w:rsidRPr="00F125CB">
        <w:t xml:space="preserve">The biggest anthropogenic threats to biodiversity have been well characterised </w:t>
      </w:r>
      <w:r w:rsidRPr="00F125CB">
        <w:fldChar w:fldCharType="begin" w:fldLock="1"/>
      </w:r>
      <w:r w:rsidRPr="00F125CB">
        <w:instrText>ADDIN CSL_CITATION {"citationItems":[{"id":"ITEM-1","itemData":{"DOI":"10.1038/536143a","ISSN":"0028-0836","abstract":"Whilst agreeing with the analysis of the article, I would urge a word of caution about any putting actions to slow climate change onto the back burner. Firstly, climate change due to CO2 emissions is the ultimate \"supertanker\" impact - it takes almost forever to reverse its impact once released. Secondly, climate change is placing unprecedented ecological, and evolutionary stress on the thermal niche dimension of almost every species on the planet, with unknown and essentially unpredictable secondary impacts arising from differential ecological responses of previously inter-linked species - aka plants and pollinators. Time to knuckle down at the coal face again - but may this is not the most appropriate of metaphors! Best wishes -- David Duthie","author":[{"dropping-particle":"","family":"Maxwell","given":"Sean L.","non-dropping-particle":"","parse-names":false,"suffix":""},{"dropping-particle":"","family":"Fuller","given":"Richard A.","non-dropping-particle":"","parse-names":false,"suffix":""},{"dropping-particle":"","family":"Brooks","given":"Thomas M.","non-dropping-particle":"","parse-names":false,"suffix":""},{"dropping-particle":"","family":"Watson","given":"James E. M.","non-dropping-particle":"","parse-names":false,"suffix":""}],"container-title":"Nature","id":"ITEM-1","issued":{"date-parts":[["2016"]]},"title":"Biodiversity: The ravages of guns, nets and bulldozers","type":"article-journal"},"uris":["http://www.mendeley.com/documents/?uuid=e12c1f49-7841-4a2b-a9c5-a9501b06bf55"]}],"mendeley":{"formattedCitation":"(Maxwell &lt;i&gt;et al.&lt;/i&gt; 2016)","plainTextFormattedCitation":"(Maxwell et al. 2016)","previouslyFormattedCitation":"(Maxwell &lt;i&gt;et al.&lt;/i&gt; 2016)"},"properties":{"noteIndex":0},"schema":"https://github.com/citation-style-language/schema/raw/master/csl-citation.json"}</w:instrText>
      </w:r>
      <w:r w:rsidRPr="00F125CB">
        <w:fldChar w:fldCharType="separate"/>
      </w:r>
      <w:r w:rsidRPr="00F125CB">
        <w:rPr>
          <w:noProof/>
        </w:rPr>
        <w:t xml:space="preserve">(Maxwell </w:t>
      </w:r>
      <w:r w:rsidRPr="00F125CB">
        <w:rPr>
          <w:i/>
          <w:noProof/>
        </w:rPr>
        <w:t>et al.</w:t>
      </w:r>
      <w:r w:rsidRPr="00F125CB">
        <w:rPr>
          <w:noProof/>
        </w:rPr>
        <w:t xml:space="preserve"> 2016)</w:t>
      </w:r>
      <w:r w:rsidRPr="00F125CB">
        <w:fldChar w:fldCharType="end"/>
      </w:r>
      <w:r w:rsidRPr="00F125CB">
        <w:t xml:space="preserve">. Currently, land-use change is the primary driver of global biodiversity loss </w:t>
      </w:r>
      <w:r w:rsidRPr="00F125CB">
        <w:fldChar w:fldCharType="begin" w:fldLock="1"/>
      </w:r>
      <w:r w:rsidRPr="00F125C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id":"ITEM-2","itemData":{"DOI":"10.1111/ddi.12677","ISSN":"14724642","abstract":"Aim: Recent studies have mapped the global hotspots hosting high phylogenetic diversity (PD), but not the regions where this diversity is under threat due to human land use. This is because, to date, it is not clear how much PD is lost as species of a given taxon go extinct. The aim of this study was to identify the global regions projected to suffer the highest PD loss due to human land use in the near future. Location: Global. Methods: We demonstrate a novel approach combining countryside species–area relationship, species-specific evolutionary distinctiveness (ED) scores and a newly derived strong linear relationship between the cumulative ED loss and PD loss through pruning simulations on global evolutionary trees of mammals, birds, and amphibians under random species loss, to project global land use-driven phylogenetic diversity loss in 804 terrestrial ecoregions and 175 countries. We also allocate the total projected PD loss to different land use types (agriculture, forestry, grazing or urbanization) in each region to pinpoint the major drivers. Results: For the three taxa combined, we project a total loss of 9,472 million years (MY) of evolutionary history due to all land uses in all countries: 1,541 MY of mammal PD is at stake, 3,336 MY of bird PD and 4,595 MY of amphibian PD. Agriculture is responsible for loss of 1,579 MY; pasture 1990 MY, forestry 5,381 and urbanization 522. Land use in Indonesia, Colombia, India, Papua New Guinea, Madagascar and Philippines is projected to cause the most loss of PD. Main conclusions: Through the integrated approach, we can now project PD loss associated with species extinctions under alternative land conversion scenarios in a region. Overall, the results on hotspots and land use drivers may inform individual nations in designing regional strategies to achieve the international biodiversity and sustainability targets.","author":[{"dropping-particle":"","family":"Chaudhary","given":"Abhishek","non-dropping-particle":"","parse-names":false,"suffix":""},{"dropping-particle":"","family":"Pourfaraj","given":"Vahab","non-dropping-particle":"","parse-names":false,"suffix":""},{"dropping-particle":"","family":"Mooers","given":"Arne O.","non-dropping-particle":"","parse-names":false,"suffix":""}],"container-title":"Diversity and Distributions","id":"ITEM-2","issue":"2","issued":{"date-parts":[["2018"]]},"page":"158-167","title":"Projecting global land use-driven evolutionary history loss","type":"article-journal","volume":"24"},"uris":["http://www.mendeley.com/documents/?uuid=fb0baa38-64d3-45a9-bbcd-2a85425ad4f6"]},{"id":"ITEM-3","itemData":{"DOI":"10.1038/s41559-018-0515-5","ISSN":"2397334X","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author":[{"dropping-particle":"","family":"Jetz","given":"Walter","non-dropping-particle":"","parse-names":false,"suffix":""},{"dropping-particle":"","family":"Pyron","given":"R. Alexander","non-dropping-particle":"","parse-names":false,"suffix":""}],"container-title":"Nature Ecology and Evolution","id":"ITEM-3","issued":{"date-parts":[["2018"]]},"title":"The interplay of past diversification and evolutionary isolation with present imperilment across the amphibian tree of life","type":"article-journal"},"uris":["http://www.mendeley.com/documents/?uuid=05768da9-5931-4a15-b5a1-61e9a099c2bf"]},{"id":"ITEM-4","itemData":{"DOI":"10.1038/s41558-019-0406-z","ISSN":"17586798","abstract":"Habitat transformations caused by human land-use change are considered major drivers of ongoing biodiversity loss 1–3 , and their impact on biodiversity is expected to increase further this century 4–6 . Here, we used global decadal land-use projections to year 2070 for a range of shared socioeconomic pathways, which are linked to particular representative concentration pathways, to evaluate potential losses in range-wide suitable habitat and extinction risks for approximately 19,400 species of amphibians, birds and mammals. Substantial declines in suitable habitat are identified for species worldwide, with approximately 1,700 species expected to become imperilled due to land-use change alone. National stewardship for species highlights certain South American, Southeast Asian and African countries that are in particular need of proactive conservation planning. These geographically explicit projections and model workflows embedded in the Map of Life infrastructure are provided to facilitate the scrutiny, improvements and future updates needed for an ongoing and readily updated assessment of changing biodiversity. These forward-looking assessments and informatics tools are intended to support national conservation action and policies for addressing climate change and land-use change impacts on biodiversity.","author":[{"dropping-particle":"","family":"Powers","given":"Ryan P.","non-dropping-particle":"","parse-names":false,"suffix":""},{"dropping-particle":"","family":"Jetz","given":"Walter","non-dropping-particle":"","parse-names":false,"suffix":""}],"container-title":"Nature Climate Change","id":"ITEM-4","issue":"4","issued":{"date-parts":[["2019"]]},"page":"323-329","publisher":"Springer US","title":"Global habitat loss and extinction risk of terrestrial vertebrates under future land-use-change scenarios","type":"article-journal","volume":"9"},"uris":["http://www.mendeley.com/documents/?uuid=1d89befe-8faf-484e-8b62-c9a1347ee844"]}],"mendeley":{"formattedCitation":"(Newbold &lt;i&gt;et al.&lt;/i&gt; 2015; Chaudhary &lt;i&gt;et al.&lt;/i&gt; 2018; Jetz &amp; Pyron 2018; Powers &amp; Jetz 2019)","plainTextFormattedCitation":"(Newbold et al. 2015; Chaudhary et al. 2018; Jetz &amp; Pyron 2018; Powers &amp; Jetz 2019)","previouslyFormattedCitation":"(Newbold &lt;i&gt;et al.&lt;/i&gt; 2015; Chaudhary &lt;i&gt;et al.&lt;/i&gt; 2018; Jetz &amp; Pyron 2018; Powers &amp; Jetz 2019)"},"properties":{"noteIndex":0},"schema":"https://github.com/citation-style-language/schema/raw/master/csl-citation.json"}</w:instrText>
      </w:r>
      <w:r w:rsidRPr="00F125CB">
        <w:fldChar w:fldCharType="separate"/>
      </w:r>
      <w:r w:rsidRPr="00F125CB">
        <w:rPr>
          <w:noProof/>
        </w:rPr>
        <w:t xml:space="preserve">(Newbold </w:t>
      </w:r>
      <w:r w:rsidRPr="00F125CB">
        <w:rPr>
          <w:i/>
          <w:noProof/>
        </w:rPr>
        <w:t>et al.</w:t>
      </w:r>
      <w:r w:rsidRPr="00F125CB">
        <w:rPr>
          <w:noProof/>
        </w:rPr>
        <w:t xml:space="preserve"> 2015; Chaudhary </w:t>
      </w:r>
      <w:r w:rsidRPr="00F125CB">
        <w:rPr>
          <w:i/>
          <w:noProof/>
        </w:rPr>
        <w:t>et al.</w:t>
      </w:r>
      <w:r w:rsidRPr="00F125CB">
        <w:rPr>
          <w:noProof/>
        </w:rPr>
        <w:t xml:space="preserve"> 2018; Jetz &amp; Pyron 2018; Powers &amp; Jetz 2019)</w:t>
      </w:r>
      <w:r w:rsidRPr="00F125CB">
        <w:fldChar w:fldCharType="end"/>
      </w:r>
      <w:r w:rsidRPr="00F125CB">
        <w:t xml:space="preserve">. However, the negative effects of climate change on biodiversity could equate those of land-use change in their magnitude by 2070 </w:t>
      </w:r>
      <w:r w:rsidRPr="00F125CB">
        <w:fldChar w:fldCharType="begin" w:fldLock="1"/>
      </w:r>
      <w:r w:rsidRPr="00F125CB">
        <w:instrText>ADDIN CSL_CITATION {"citationItems":[{"id":"ITEM-1","itemData":{"DOI":"10.1098/rspb.2018.0792","ISSN":"0962-8452","PMID":"29925617","author":[{"dropping-particle":"","family":"Newbold","given":"Tim","non-dropping-particle":"","parse-names":false,"suffix":""}],"container-title":"Proceedings of the Royal Society of London Series B, Biological Sciences","id":"ITEM-1","issued":{"date-parts":[["2018"]]},"page":"20180792","title":"Future effects of climate and land-use change on terrestrial vertebrate community diversity under different scenarios","type":"article-journal"},"uris":["http://www.mendeley.com/documents/?uuid=5ad4490d-ab29-4c11-a0d3-182715d806fa"]}],"mendeley":{"formattedCitation":"(Newbold 2018)","plainTextFormattedCitation":"(Newbold 2018)","previouslyFormattedCitation":"(Newbold 2018)"},"properties":{"noteIndex":0},"schema":"https://github.com/citation-style-language/schema/raw/master/csl-citation.json"}</w:instrText>
      </w:r>
      <w:r w:rsidRPr="00F125CB">
        <w:fldChar w:fldCharType="separate"/>
      </w:r>
      <w:r w:rsidRPr="00F125CB">
        <w:rPr>
          <w:noProof/>
        </w:rPr>
        <w:t>(Newbold 2018)</w:t>
      </w:r>
      <w:r w:rsidRPr="00F125CB">
        <w:fldChar w:fldCharType="end"/>
      </w:r>
      <w:r w:rsidRPr="00F125CB">
        <w:t>, emphasizing that together, these two threats urge towards immediate conservation and mitigation action.</w:t>
      </w:r>
    </w:p>
    <w:p w14:paraId="45FEF50D" w14:textId="77777777" w:rsidR="00266502" w:rsidRPr="00F125CB" w:rsidRDefault="00266502" w:rsidP="00266502">
      <w:pPr>
        <w:spacing w:line="276" w:lineRule="auto"/>
        <w:jc w:val="both"/>
        <w:rPr>
          <w:i/>
          <w:iCs/>
        </w:rPr>
      </w:pPr>
      <w:r w:rsidRPr="00F125CB">
        <w:rPr>
          <w:i/>
          <w:iCs/>
        </w:rPr>
        <w:t>Land-use change</w:t>
      </w:r>
    </w:p>
    <w:p w14:paraId="610BC9D0" w14:textId="77777777" w:rsidR="00266502" w:rsidRPr="00F125CB" w:rsidRDefault="00266502" w:rsidP="00266502">
      <w:pPr>
        <w:spacing w:line="276" w:lineRule="auto"/>
        <w:jc w:val="both"/>
      </w:pPr>
      <w:r w:rsidRPr="00F125CB">
        <w:t xml:space="preserve">Land-use change refers to the process by which humans transform the landscape to achieve socio-economic needs, such that the use of the land is characterised by the main purpose it fulfils (in other words, land use describes the human intent behind a particular land cover; </w:t>
      </w:r>
      <w:r w:rsidRPr="00F125CB">
        <w:fldChar w:fldCharType="begin" w:fldLock="1"/>
      </w:r>
      <w:r w:rsidRPr="00F125CB">
        <w:instrText>ADDIN CSL_CITATION {"citationItems":[{"id":"ITEM-1","itemData":{"ISBN":"0959-3780","ISSN":"09593780","PMID":"21237834","abstract":"Common understanding of the causes of land-use and land-cover change is dominated by simplifications which, in turn, underlie many environment-development policies. This article tracks some of the major myths on driving forces of land-cover change and proposes alternative pathways of change that are better supported by case study evidence. Cases reviewed support the conclusion that neither population nor poverty alone constitute the sole and major underlying causes of land-cover change worldwide. Rather, peoples' responses to economic opportunities, as mediated by institutional factors, drive land-cover changes. Opportunities and","author":[{"dropping-particle":"","family":"Lambin","given":"Eric F","non-dropping-particle":"","parse-names":false,"suffix":""},{"dropping-particle":"","family":"Coomes","given":"Oliver T","non-dropping-particle":"","parse-names":false,"suffix":""},{"dropping-particle":"","family":"Turner","given":"B L","non-dropping-particle":"","parse-names":false,"suffix":""},{"dropping-particle":"","family":"Geist","given":"Helmut J","non-dropping-particle":"","parse-names":false,"suffix":""},{"dropping-particle":"","family":"Agbola","given":"Samuel B","non-dropping-particle":"","parse-names":false,"suffix":""},{"dropping-particle":"","family":"Angelsen","given":"Arild","non-dropping-particle":"","parse-names":false,"suffix":""},{"dropping-particle":"","family":"Folke","given":"Carl","non-dropping-particle":"","parse-names":false,"suffix":""},{"dropping-particle":"","family":"Bruce","given":"John W","non-dropping-particle":"","parse-names":false,"suffix":""},{"dropping-particle":"","family":"Coomes","given":"Oliver T","non-dropping-particle":"","parse-names":false,"suffix":""},{"dropping-particle":"","family":"Dirzo","given":"Rodolfo","non-dropping-particle":"","parse-names":false,"suffix":""},{"dropping-particle":"","family":"George","given":"P S","non-dropping-particle":"","parse-names":false,"suffix":""},{"dropping-particle":"","family":"Homewood","given":"Katherine","non-dropping-particle":"","parse-names":false,"suffix":""},{"dropping-particle":"","family":"Imbernon","given":"Jacques","non-dropping-particle":"","parse-names":false,"suffix":""},{"dropping-particle":"","family":"Leemans","given":"Rik","non-dropping-particle":"","parse-names":false,"suffix":""},{"dropping-particle":"","family":"Li","given":"Xiubin","non-dropping-particle":"","parse-names":false,"suffix":""},{"dropping-particle":"","family":"Moran","given":"Emilio F","non-dropping-particle":"","parse-names":false,"suffix":""},{"dropping-particle":"","family":"Mortimore","given":"Michael","non-dropping-particle":"","parse-names":false,"suffix":""},{"dropping-particle":"","family":"Ramakrishnan","given":"P S","non-dropping-particle":"","parse-names":false,"suffix":""},{"dropping-particle":"","family":"Richards","given":"John F","non-dropping-particle":"","parse-names":false,"suffix":""},{"dropping-particle":"","family":"Vogel","given":"Coleen","non-dropping-particle":"","parse-names":false,"suffix":""},{"dropping-particle":"","family":"Xu","given":"Jianchu","non-dropping-particle":"","parse-names":false,"suffix":""}],"container-title":"Global Environmental Change","id":"ITEM-1","issue":"December","issued":{"date-parts":[["2001"]]},"page":"261-269","title":"The causes of land-use and land-cover change : Moving beyond the myths","type":"article-journal","volume":"11"},"uris":["http://www.mendeley.com/documents/?uuid=16d860cd-7993-4934-add3-fb55d5be12e0"]}],"mendeley":{"formattedCitation":"(Lambin &lt;i&gt;et al.&lt;/i&gt; 2001)","manualFormatting":"Lambin et al. 2001)","plainTextFormattedCitation":"(Lambin et al. 2001)","previouslyFormattedCitation":"(Lambin &lt;i&gt;et al.&lt;/i&gt; 2001)"},"properties":{"noteIndex":0},"schema":"https://github.com/citation-style-language/schema/raw/master/csl-citation.json"}</w:instrText>
      </w:r>
      <w:r w:rsidRPr="00F125CB">
        <w:fldChar w:fldCharType="separate"/>
      </w:r>
      <w:r w:rsidRPr="00F125CB">
        <w:rPr>
          <w:noProof/>
        </w:rPr>
        <w:t xml:space="preserve">Lambin </w:t>
      </w:r>
      <w:r w:rsidRPr="00F125CB">
        <w:rPr>
          <w:i/>
          <w:noProof/>
        </w:rPr>
        <w:t>et al.</w:t>
      </w:r>
      <w:r w:rsidRPr="00F125CB">
        <w:rPr>
          <w:noProof/>
        </w:rPr>
        <w:t xml:space="preserve"> 2001)</w:t>
      </w:r>
      <w:r w:rsidRPr="00F125CB">
        <w:fldChar w:fldCharType="end"/>
      </w:r>
      <w:r w:rsidRPr="00F125CB">
        <w:t xml:space="preserve">. Land-use change includes transitions from natural to anthropized landscapes, as exemplified by agricultural-driven deforestation in tropical areas </w:t>
      </w:r>
      <w:r w:rsidRPr="00F125CB">
        <w:fldChar w:fldCharType="begin" w:fldLock="1"/>
      </w:r>
      <w:r w:rsidRPr="00F125CB">
        <w:instrText>ADDIN CSL_CITATION {"citationItems":[{"id":"ITEM-1","itemData":{"DOI":"10.1007/s13280-020-01325-9","ISSN":"16547209","PMID":"32152906","abstract":"Analysing the drivers of deforestation and forest degradation in conservation landscapes can provide crucial information for conservation management. While rates of forest loss can be measured through remote sensing, on the ground information is needed to confirm the commodities and actors behind deforestation. We administered a questionnaire to Wildlife Conservation Society’s landscape managers to assess the deforestation drivers in 28 tropical conservation landscapes. Commercial and subsistence agriculture were the main drivers of deforestation, followed by settlement expansion and infrastructure development. Rice, rubber, cassava and maize were the crops most frequently cited as drivers of deforestation in these emblematic conservation landscapes. Landscape managers expected deforestation trends to continue at similar or greater magnitude in the future, calling for urgent measures to mitigate these trends.","author":[{"dropping-particle":"","family":"Jayathilake","given":"H. Manjari","non-dropping-particle":"","parse-names":false,"suffix":""},{"dropping-particle":"","family":"Prescott","given":"Graham W.","non-dropping-particle":"","parse-names":false,"suffix":""},{"dropping-particle":"","family":"Carrasco","given":"L. Roman","non-dropping-particle":"","parse-names":false,"suffix":""},{"dropping-particle":"","family":"Rao","given":"Madhu","non-dropping-particle":"","parse-names":false,"suffix":""},{"dropping-particle":"","family":"Symes","given":"William S.","non-dropping-particle":"","parse-names":false,"suffix":""}],"container-title":"Ambio","id":"ITEM-1","issue":"1","issued":{"date-parts":[["2021"]]},"page":"215-228","publisher":"Springer Netherlands","title":"Drivers of deforestation and degradation for 28 tropical conservation landscapes","type":"article-journal","volume":"50"},"uris":["http://www.mendeley.com/documents/?uuid=3406ffa9-607e-4a25-bbea-1bc0bb8ef578"]}],"mendeley":{"formattedCitation":"(Jayathilake &lt;i&gt;et al.&lt;/i&gt; 2021)","plainTextFormattedCitation":"(Jayathilake et al. 2021)","previouslyFormattedCitation":"(Jayathilake &lt;i&gt;et al.&lt;/i&gt; 2021)"},"properties":{"noteIndex":0},"schema":"https://github.com/citation-style-language/schema/raw/master/csl-citation.json"}</w:instrText>
      </w:r>
      <w:r w:rsidRPr="00F125CB">
        <w:fldChar w:fldCharType="separate"/>
      </w:r>
      <w:r w:rsidRPr="00F125CB">
        <w:rPr>
          <w:noProof/>
        </w:rPr>
        <w:t xml:space="preserve">(Jayathilake </w:t>
      </w:r>
      <w:r w:rsidRPr="00F125CB">
        <w:rPr>
          <w:i/>
          <w:noProof/>
        </w:rPr>
        <w:t>et al.</w:t>
      </w:r>
      <w:r w:rsidRPr="00F125CB">
        <w:rPr>
          <w:noProof/>
        </w:rPr>
        <w:t xml:space="preserve"> 2021)</w:t>
      </w:r>
      <w:r w:rsidRPr="00F125CB">
        <w:fldChar w:fldCharType="end"/>
      </w:r>
      <w:r w:rsidRPr="00F125CB">
        <w:t xml:space="preserve">; land-use change also describes transitions between different forms of human-dominated land uses, with, for instance, the expansion of urban areas over agricultural lands </w:t>
      </w:r>
      <w:r w:rsidRPr="00F125CB">
        <w:fldChar w:fldCharType="begin" w:fldLock="1"/>
      </w:r>
      <w:r w:rsidRPr="00F125CB">
        <w:instrText>ADDIN CSL_CITATION {"citationItems":[{"id":"ITEM-1","itemData":{"DOI":"10.1007/s00267-017-0908-2","ISSN":"14321009","PMID":"28685244","abstract":"Agricultural land conversion is resulting from ongoing complex interaction between the physical environment, policy settings and socio-economic factors. Case studies of the determinants of agricultural land conversion potentially contribute to the analysis of the main causes of land-use change. This can assist authorities and policy makers in understanding the relative importance of a wide range of factors on urban expansion and associated agricultural land-use change. This paper explores the determinants of agricultural land conversion to urban uses in the studied 25 European Union countries between 2000 and 2006. European-level as well as region-specific land-use changes are studied. The research is using the spatial data adapted from European Corine Land Cover maps of 2000 and 2006 and utilised other European sources regarding socio-economic, natural, geological, climate, and policy-related data. The differences in urbanisation processes observed in different regions in Europe emphasise the regional variations of urban conversion process of agricultural land use. This study identifies a combination of socio-economic drivers, policy-related factors, nature and location-based factors as key influences on agricultural land conversion processes in Europe. Specifically we found that the Common Agricultural Policy (CAP) subsidies were influential in curbing urbanisation and reducing agricultural land consumption.","author":[{"dropping-particle":"","family":"Ustaoglu","given":"Eda","non-dropping-particle":"","parse-names":false,"suffix":""},{"dropping-particle":"","family":"Williams","given":"Brendan","non-dropping-particle":"","parse-names":false,"suffix":""}],"container-title":"Environmental Management","id":"ITEM-1","issue":"4","issued":{"date-parts":[["2017"]]},"page":"717-746","publisher":"Springer US","title":"Determinants of Urban Expansion and Agricultural Land Conversion in 25 EU Countries","type":"article-journal","volume":"60"},"uris":["http://www.mendeley.com/documents/?uuid=cf38bc0d-f3d2-49a1-8935-83fb545ae781"]}],"mendeley":{"formattedCitation":"(Ustaoglu &amp; Williams 2017)","plainTextFormattedCitation":"(Ustaoglu &amp; Williams 2017)","previouslyFormattedCitation":"(Ustaoglu &amp; Williams 2017)"},"properties":{"noteIndex":0},"schema":"https://github.com/citation-style-language/schema/raw/master/csl-citation.json"}</w:instrText>
      </w:r>
      <w:r w:rsidRPr="00F125CB">
        <w:fldChar w:fldCharType="separate"/>
      </w:r>
      <w:r w:rsidRPr="00F125CB">
        <w:rPr>
          <w:noProof/>
        </w:rPr>
        <w:t>(Ustaoglu &amp; Williams 2017)</w:t>
      </w:r>
      <w:r w:rsidRPr="00F125CB">
        <w:fldChar w:fldCharType="end"/>
      </w:r>
      <w:r w:rsidRPr="00F125CB">
        <w:t xml:space="preserve">. Although humans have been modifying terrestrial ecosystems for millennia – between 75% and 95% of the total land surface could have been altered by human activities </w:t>
      </w:r>
      <w:r w:rsidRPr="00F125CB">
        <w:fldChar w:fldCharType="begin" w:fldLock="1"/>
      </w:r>
      <w:r w:rsidRPr="00F125CB">
        <w:instrText>ADDIN CSL_CITATION {"citationItems":[{"id":"ITEM-1","itemData":{"DOI":"10.1073/pnas.1217241110","ISSN":"00278424","PMID":"23630271","abstract":"Human use of land has transformed ecosystem pattern and process across most of the terrestrial biosphere, a global change often described as historically recent and potentially catastrophic for both humanity and the biosphere. Interdisciplinary paleoecological, archaeological, and historical studies challenge this view, indicating that land use has been extensive and sustained for millennia in some regions and that recent trends may represent as much a recovery as an acceleration. Here we synthesize recent scientific evidence and theory on the emergence, history, and future of land use as a process transforming the Earth System and use this to explain why relatively small human populations likely caused widespread and profound ecological changes more than 3,000 y ago, whereas the largest and wealthiest human populations in history are using less arable land per person every decade. Contrasting two spatially explicit global reconstructions of land-use history shows that reconstructions incorporating adaptive changes in land-use systems over time, including land-use intensification, offer a more spatially detailed and plausible assessment of our planet's history, with a biosphere and perhaps even climate long ago affected by humans. Although land-use processes are now shifting rapidly from historical patterns in both type and scale, integrative global land-use models that incorporate dynamic adaptations in human-environment relationships help to advance our understanding of both past and future land-use changes, including their sustainability and potential global effects.","author":[{"dropping-particle":"","family":"Ellis","given":"Erle C.","non-dropping-particle":"","parse-names":false,"suffix":""},{"dropping-particle":"","family":"Kaplan","given":"Jed O.","non-dropping-particle":"","parse-names":false,"suffix":""},{"dropping-particle":"","family":"Fuller","given":"Dorian Q.","non-dropping-particle":"","parse-names":false,"suffix":""},{"dropping-particle":"","family":"Vavrus","given":"Steve","non-dropping-particle":"","parse-names":false,"suffix":""},{"dropping-particle":"","family":"Goldewijk","given":"Kees Klein","non-dropping-particle":"","parse-names":false,"suffix":""},{"dropping-particle":"","family":"Verburg","given":"Peter H.","non-dropping-particle":"","parse-names":false,"suffix":""}],"container-title":"Proceedings of the National Academy of Sciences of the United States of America","id":"ITEM-1","issue":"20","issued":{"date-parts":[["2013"]]},"page":"7978-7985","title":"Used planet: A global history","type":"article-journal","volume":"110"},"uris":["http://www.mendeley.com/documents/?uuid=64adc0aa-7e4a-4489-97bc-fec32b283269"]}],"mendeley":{"formattedCitation":"(Ellis &lt;i&gt;et al.&lt;/i&gt; 2013)","plainTextFormattedCitation":"(Ellis et al. 2013)","previouslyFormattedCitation":"(Ellis &lt;i&gt;et al.&lt;/i&gt; 2013)"},"properties":{"noteIndex":0},"schema":"https://github.com/citation-style-language/schema/raw/master/csl-citation.json"}</w:instrText>
      </w:r>
      <w:r w:rsidRPr="00F125CB">
        <w:fldChar w:fldCharType="separate"/>
      </w:r>
      <w:r w:rsidRPr="00F125CB">
        <w:rPr>
          <w:noProof/>
        </w:rPr>
        <w:t xml:space="preserve">(Ellis </w:t>
      </w:r>
      <w:r w:rsidRPr="00F125CB">
        <w:rPr>
          <w:i/>
          <w:noProof/>
        </w:rPr>
        <w:t>et al.</w:t>
      </w:r>
      <w:r w:rsidRPr="00F125CB">
        <w:rPr>
          <w:noProof/>
        </w:rPr>
        <w:t xml:space="preserve"> 2013)</w:t>
      </w:r>
      <w:r w:rsidRPr="00F125CB">
        <w:fldChar w:fldCharType="end"/>
      </w:r>
      <w:r w:rsidRPr="00F125CB">
        <w:t xml:space="preserve">, </w:t>
      </w:r>
      <w:r w:rsidRPr="00F125CB">
        <w:rPr>
          <w:u w:val="single"/>
        </w:rPr>
        <w:t>other refs</w:t>
      </w:r>
      <w:r w:rsidRPr="00F125CB">
        <w:t xml:space="preserve"> –, only during the past three centuries has the terrestrial surface made the transition from mostly wild to mostly human-dominated </w:t>
      </w:r>
      <w:r w:rsidRPr="00F125CB">
        <w:fldChar w:fldCharType="begin" w:fldLock="1"/>
      </w:r>
      <w:r w:rsidRPr="00F125CB">
        <w:instrText>ADDIN CSL_CITATION {"citationItems":[{"id":"ITEM-1","itemData":{"DOI":"10.1111/j.1466-8238.2010.00540.x","ISSN":"1466822X","abstract":"Aim: To map and characterize anthropogenic transformation of the terrestrial biosphere before and during the Industrial Revolution, from 1700 to 2000. Location: Global. Methods: Anthropogenic biomes (anthromes) were mapped for 1700, 1800, 1900 and 2000 using a rule-based anthrome classification model applied to gridded global data for human population density and land use. Anthropogenic transformation of terrestrial biomes was then characterized by map comparisons at century intervals. Results: In 1700, nearly half of the terrestrial biosphere was wild, without human settlements or substantial land use. Most of the remainder was in a seminatural state (45%) having only minor use for agriculture and settlements. By 2000, the opposite was true, with the majority of the biosphere in agricultural and settled anthromes, less than 20% seminatural and only a quarter left wild. Anthropogenic transformation of the biosphere during the Industrial Revolution resulted about equally from land-use expansion into wildlands and intensification of land use within seminatural anthromes. Transformation pathways differed strongly between biomes and regions,with some remaining mostly wild but with the majority almost completely transformed into rangelands, croplands and villages. In the process of transforming almost 39% of earth's total ice-free surface into agricultural land and settlements, an additional 37% of global land without such use has become embedded within agricultural and settled anthromes. Main conclusions: Between 1700 and 2000, the terrestrial biosphere made the critical transition frommostly wild to mostly anthropogenic, passing the 50% mark early in the 20th century. At present, and ever more in the future, the form and process of terrestrial ecosystems in most biomes will be predominantly anthropogenic, the product of land use and other direct human interactions with ecosystems. Ecological research and conservation efforts in all but a few biomes would benefit from a primary focus on the novel remnant, recovering and managed ecosystems embedded within used lands. © 2010 Blackwell Publishing Ltd.","author":[{"dropping-particle":"","family":"Ellis","given":"Erle C.","non-dropping-particle":"","parse-names":false,"suffix":""},{"dropping-particle":"","family":"Goldewijk","given":"Kees Klein","non-dropping-particle":"","parse-names":false,"suffix":""},{"dropping-particle":"","family":"Siebert","given":"Stefan","non-dropping-particle":"","parse-names":false,"suffix":""},{"dropping-particle":"","family":"Lightman","given":"Deborah","non-dropping-particle":"","parse-names":false,"suffix":""},{"dropping-particle":"","family":"Ramankutty","given":"Navin","non-dropping-particle":"","parse-names":false,"suffix":""}],"container-title":"Global Ecology and Biogeography","id":"ITEM-1","issue":"5","issued":{"date-parts":[["2010"]]},"page":"589-606","title":"Anthropogenic transformation of the biomes, 1700 to 2000","type":"article-journal","volume":"19"},"uris":["http://www.mendeley.com/documents/?uuid=ca568f60-47cf-4e48-99f0-d8cc22fe8132"]}],"mendeley":{"formattedCitation":"(Ellis &lt;i&gt;et al.&lt;/i&gt; 2010)","plainTextFormattedCitation":"(Ellis et al. 2010)","previouslyFormattedCitation":"(Ellis &lt;i&gt;et al.&lt;/i&gt; 2010)"},"properties":{"noteIndex":0},"schema":"https://github.com/citation-style-language/schema/raw/master/csl-citation.json"}</w:instrText>
      </w:r>
      <w:r w:rsidRPr="00F125CB">
        <w:fldChar w:fldCharType="separate"/>
      </w:r>
      <w:r w:rsidRPr="00F125CB">
        <w:rPr>
          <w:noProof/>
        </w:rPr>
        <w:t xml:space="preserve">(Ellis </w:t>
      </w:r>
      <w:r w:rsidRPr="00F125CB">
        <w:rPr>
          <w:i/>
          <w:noProof/>
        </w:rPr>
        <w:t>et al.</w:t>
      </w:r>
      <w:r w:rsidRPr="00F125CB">
        <w:rPr>
          <w:noProof/>
        </w:rPr>
        <w:t xml:space="preserve"> 2010)</w:t>
      </w:r>
      <w:r w:rsidRPr="00F125CB">
        <w:fldChar w:fldCharType="end"/>
      </w:r>
      <w:r w:rsidRPr="00F125CB">
        <w:t>. The most important driver behind this transition has been agricultural expansion, with major increases in cropland and grazing areas from the mid-18</w:t>
      </w:r>
      <w:r w:rsidRPr="00F125CB">
        <w:rPr>
          <w:vertAlign w:val="superscript"/>
        </w:rPr>
        <w:t>th</w:t>
      </w:r>
      <w:r w:rsidRPr="00F125CB">
        <w:t xml:space="preserve"> century (Figure 1; </w:t>
      </w:r>
      <w:r w:rsidRPr="00F125CB">
        <w:rPr>
          <w:u w:val="single"/>
        </w:rPr>
        <w:t>refs</w:t>
      </w:r>
      <w:r w:rsidRPr="00F125CB">
        <w:t xml:space="preserve">). In the recent decades, the expansion of grazing areas and animal feed crops, fuelled by the rising demand in animal products, has been identified as the most important driver of land-use change </w:t>
      </w:r>
      <w:r w:rsidRPr="00F125CB">
        <w:fldChar w:fldCharType="begin" w:fldLock="1"/>
      </w:r>
      <w:r w:rsidRPr="00F125CB">
        <w:instrText>ADDIN CSL_CITATION {"citationItems":[{"id":"ITEM-1","itemData":{"DOI":"10.1016/j.gloenvcha.2015.08.011","ISSN":"09593780","abstract":"The nexus of population growth and changing diets has increased the demands placed on agriculture to supply food for human consumption, animal feed and fuel. Rising incomes lead to dietary changes, from staple crops, towards commodities with greater land requirements, e.g. meat and dairy products. Despite yield improvements partially offsetting increases in demand, agricultural land has still been expanding, causing potential harm to ecosystems, e.g. through deforestation. We use country-level panel data (1961-2011) to allocate the land areas used to produce food for human consumption, waste and biofuels, and to attribute the food production area changes to diet, population and yields drivers. The results show that the production of animal products dominates agricultural land use and land use change over the 50-year period, accounting for 65% of land use change. The rate of extensification of animal production was found to have reduced more recently, principally due to the smaller effect of population growth. The area used for bioenergy was shown to be relatively small, but formed a substantial contribution (36%) to net agricultural expansion in the most recent period. Nevertheless, in comparison to dietary shifts in animal products, bioenergy accounted for less than a tenth of the increase in demand for agricultural land. Population expansion has been the largest driver for agricultural land use change, but dietary changes are a significant and growing driver. China was a notable exception, where dietary transitions dominate food consumption changes, due to rapidly rising incomes. This suggests that future dietary changes will become the principal driver for land use change, pointing to the potential need for demand-side measures to regulate agricultural expansion.","author":[{"dropping-particle":"","family":"Alexander","given":"Peter","non-dropping-particle":"","parse-names":false,"suffix":""},{"dropping-particle":"","family":"Rounsevell","given":"Mark D.A.","non-dropping-particle":"","parse-names":false,"suffix":""},{"dropping-particle":"","family":"Dislich","given":"Claudia","non-dropping-particle":"","parse-names":false,"suffix":""},{"dropping-particle":"","family":"Dodson","given":"Jennifer R.","non-dropping-particle":"","parse-names":false,"suffix":""},{"dropping-particle":"","family":"Engström","given":"Kerstin","non-dropping-particle":"","parse-names":false,"suffix":""},{"dropping-particle":"","family":"Moran","given":"Dominic","non-dropping-particle":"","parse-names":false,"suffix":""}],"container-title":"Global Environmental Change","id":"ITEM-1","issued":{"date-parts":[["2015"]]},"page":"138-147","publisher":"Elsevier Ltd","title":"Drivers for global agricultural land use change: The nexus of diet, population, yield and bioenergy","type":"article-journal","volume":"35"},"uris":["http://www.mendeley.com/documents/?uuid=9065c8c1-28f8-4f3f-877c-e3b40afab6fe"]}],"mendeley":{"formattedCitation":"(Alexander &lt;i&gt;et al.&lt;/i&gt; 2015)","plainTextFormattedCitation":"(Alexander et al. 2015)","previouslyFormattedCitation":"(Alexander &lt;i&gt;et al.&lt;/i&gt; 2015)"},"properties":{"noteIndex":0},"schema":"https://github.com/citation-style-language/schema/raw/master/csl-citation.json"}</w:instrText>
      </w:r>
      <w:r w:rsidRPr="00F125CB">
        <w:fldChar w:fldCharType="separate"/>
      </w:r>
      <w:r w:rsidRPr="00F125CB">
        <w:rPr>
          <w:noProof/>
        </w:rPr>
        <w:t xml:space="preserve">(Alexander </w:t>
      </w:r>
      <w:r w:rsidRPr="00F125CB">
        <w:rPr>
          <w:i/>
          <w:noProof/>
        </w:rPr>
        <w:t>et al.</w:t>
      </w:r>
      <w:r w:rsidRPr="00F125CB">
        <w:rPr>
          <w:noProof/>
        </w:rPr>
        <w:t xml:space="preserve"> 2015)</w:t>
      </w:r>
      <w:r w:rsidRPr="00F125CB">
        <w:fldChar w:fldCharType="end"/>
      </w:r>
      <w:r w:rsidRPr="00F125CB">
        <w:t xml:space="preserve">. </w:t>
      </w:r>
    </w:p>
    <w:p w14:paraId="1C4A2574" w14:textId="77777777" w:rsidR="00266502" w:rsidRPr="00F125CB" w:rsidRDefault="00266502" w:rsidP="00266502">
      <w:pPr>
        <w:spacing w:line="276" w:lineRule="auto"/>
        <w:jc w:val="center"/>
      </w:pPr>
      <w:r w:rsidRPr="00F125CB">
        <w:rPr>
          <w:noProof/>
        </w:rPr>
        <w:drawing>
          <wp:inline distT="0" distB="0" distL="0" distR="0" wp14:anchorId="41E82CDB" wp14:editId="030D9545">
            <wp:extent cx="4777697" cy="2733675"/>
            <wp:effectExtent l="0" t="0" r="4445" b="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rotWithShape="1">
                    <a:blip r:embed="rId10"/>
                    <a:srcRect t="3455"/>
                    <a:stretch/>
                  </pic:blipFill>
                  <pic:spPr bwMode="auto">
                    <a:xfrm>
                      <a:off x="0" y="0"/>
                      <a:ext cx="4794091" cy="2743055"/>
                    </a:xfrm>
                    <a:prstGeom prst="rect">
                      <a:avLst/>
                    </a:prstGeom>
                    <a:ln>
                      <a:noFill/>
                    </a:ln>
                    <a:extLst>
                      <a:ext uri="{53640926-AAD7-44D8-BBD7-CCE9431645EC}">
                        <a14:shadowObscured xmlns:a14="http://schemas.microsoft.com/office/drawing/2010/main"/>
                      </a:ext>
                    </a:extLst>
                  </pic:spPr>
                </pic:pic>
              </a:graphicData>
            </a:graphic>
          </wp:inline>
        </w:drawing>
      </w:r>
    </w:p>
    <w:p w14:paraId="638B9467" w14:textId="77777777" w:rsidR="00266502" w:rsidRPr="00F125CB" w:rsidRDefault="00266502" w:rsidP="00266502">
      <w:pPr>
        <w:spacing w:line="276" w:lineRule="auto"/>
        <w:jc w:val="both"/>
        <w:rPr>
          <w:sz w:val="20"/>
          <w:szCs w:val="20"/>
        </w:rPr>
      </w:pPr>
      <w:r w:rsidRPr="00F125CB">
        <w:rPr>
          <w:b/>
          <w:bCs/>
          <w:sz w:val="20"/>
          <w:szCs w:val="20"/>
        </w:rPr>
        <w:t xml:space="preserve">Figure 1: Land surface (and land-surface proportion) used for agricultural purposes between 2000 BCE and 2016. </w:t>
      </w:r>
      <w:r w:rsidRPr="00F125CB">
        <w:rPr>
          <w:sz w:val="20"/>
          <w:szCs w:val="20"/>
        </w:rPr>
        <w:t>Data from the HYDE database (</w:t>
      </w:r>
      <w:proofErr w:type="spellStart"/>
      <w:r w:rsidRPr="00F125CB">
        <w:rPr>
          <w:sz w:val="20"/>
          <w:szCs w:val="20"/>
        </w:rPr>
        <w:fldChar w:fldCharType="begin" w:fldLock="1"/>
      </w:r>
      <w:r w:rsidRPr="00F125CB">
        <w:rPr>
          <w:sz w:val="20"/>
          <w:szCs w:val="20"/>
        </w:rPr>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F125CB">
        <w:rPr>
          <w:sz w:val="20"/>
          <w:szCs w:val="20"/>
        </w:rPr>
        <w:fldChar w:fldCharType="separate"/>
      </w:r>
      <w:r w:rsidRPr="00F125CB">
        <w:rPr>
          <w:noProof/>
          <w:sz w:val="20"/>
          <w:szCs w:val="20"/>
        </w:rPr>
        <w:t>Goldewijk</w:t>
      </w:r>
      <w:proofErr w:type="spellEnd"/>
      <w:r w:rsidRPr="00F125CB">
        <w:rPr>
          <w:noProof/>
          <w:sz w:val="20"/>
          <w:szCs w:val="20"/>
        </w:rPr>
        <w:t xml:space="preserve"> </w:t>
      </w:r>
      <w:r w:rsidRPr="00F125CB">
        <w:rPr>
          <w:i/>
          <w:noProof/>
          <w:sz w:val="20"/>
          <w:szCs w:val="20"/>
        </w:rPr>
        <w:t>et al.</w:t>
      </w:r>
      <w:r w:rsidRPr="00F125CB">
        <w:rPr>
          <w:noProof/>
          <w:sz w:val="20"/>
          <w:szCs w:val="20"/>
        </w:rPr>
        <w:t xml:space="preserve"> 2017)</w:t>
      </w:r>
      <w:r w:rsidRPr="00F125CB">
        <w:rPr>
          <w:sz w:val="20"/>
          <w:szCs w:val="20"/>
        </w:rPr>
        <w:fldChar w:fldCharType="end"/>
      </w:r>
      <w:r w:rsidRPr="00F125CB">
        <w:rPr>
          <w:sz w:val="20"/>
          <w:szCs w:val="20"/>
        </w:rPr>
        <w:t xml:space="preserve">, downloaded from </w:t>
      </w:r>
      <w:hyperlink r:id="rId11" w:history="1">
        <w:r w:rsidRPr="00F125CB">
          <w:rPr>
            <w:rStyle w:val="Hyperlink"/>
            <w:sz w:val="20"/>
            <w:szCs w:val="20"/>
          </w:rPr>
          <w:t>https://ourworldindata.org/land-use</w:t>
        </w:r>
      </w:hyperlink>
      <w:r w:rsidRPr="00F125CB">
        <w:rPr>
          <w:sz w:val="20"/>
          <w:szCs w:val="20"/>
        </w:rPr>
        <w:t xml:space="preserve"> (24/01/2022).</w:t>
      </w:r>
    </w:p>
    <w:p w14:paraId="7CC91545" w14:textId="77777777" w:rsidR="00266502" w:rsidRPr="00F125CB" w:rsidRDefault="00266502" w:rsidP="00266502">
      <w:pPr>
        <w:spacing w:line="276" w:lineRule="auto"/>
        <w:jc w:val="both"/>
      </w:pPr>
    </w:p>
    <w:p w14:paraId="494200CF" w14:textId="05825466" w:rsidR="00266502" w:rsidRPr="00F125CB" w:rsidRDefault="00266502" w:rsidP="00266502">
      <w:pPr>
        <w:spacing w:line="276" w:lineRule="auto"/>
        <w:jc w:val="both"/>
      </w:pPr>
      <w:r w:rsidRPr="00F125CB">
        <w:t xml:space="preserve">The effects of land-use change on biodiversity have been characterised at local, regional and global scales – although global-scale studies represent a small proportion of the published research </w:t>
      </w:r>
      <w:r w:rsidRPr="00F125CB">
        <w:fldChar w:fldCharType="begin" w:fldLock="1"/>
      </w:r>
      <w:r w:rsidRPr="00F125CB">
        <w:instrText>ADDIN CSL_CITATION {"citationItems":[{"id":"ITEM-1","itemData":{"DOI":"10.1111/gcb.15846","ISSN":"13652486","abstract":"Land-use change is considered the greatest threat to nature, having caused worldwide declines in the abundance, diversity, and health of species and ecosystems. Despite increasing research on this global change driver, there are still challenges to forming an effective synthesis. The estimated impact of land-use change on biodiversity can depend on location, research methods, and taxonomic focus, with recent global meta-analyses reaching disparate conclusions. Here, we critically appraise this research body and our ability to reach a reliable consensus. We employ named entity recognition to analyze more than 4000 abstracts, alongside full reading of 100 randomly selected papers. We highlight the broad range of study designs and methodologies used; the most common being local space-for-time comparisons that classify land use in situ. Species metrics including abundance, distribution, and diversity were measured more frequently than complex responses such as demography, vital rates, and behavior. We identified taxonomic biases, with vertebrates well represented while detritivores were largely missing. Omitting this group may hinder our understanding of how land-use change affects ecosystem feedback. Research was heavily biased toward temperate forested biomes in North America and Europe, with warmer regions being acutely underrepresented despite offering potential insights into the future effects of land-use change under novel climates. Various land-use histories were covered, although more research in understudied regions including Africa and the Middle East is required to capture regional differences in the form of current and historical land-use practices. Failure to address these challenges will impede our global understanding of land-use change impacts on biodiversity, limit the reliability of future projections and have repercussions for the conservation of threatened species. Beyond identifying literature biases, we highlight the research priorities and data gaps that need urgent attention and offer perspectives on how to move forward.","author":[{"dropping-particle":"","family":"Davison","given":"Charles W.","non-dropping-particle":"","parse-names":false,"suffix":""},{"dropping-particle":"","family":"Rahbek","given":"Carsten","non-dropping-particle":"","parse-names":false,"suffix":""},{"dropping-particle":"","family":"Morueta-Holme","given":"Naia","non-dropping-particle":"","parse-names":false,"suffix":""}],"container-title":"Global Change Biology","id":"ITEM-1","issue":"21","issued":{"date-parts":[["2021"]]},"page":"5414-5429","title":"Land-use change and biodiversity: Challenges for assembling evidence on the greatest threat to nature","type":"article-journal","volume":"27"},"uris":["http://www.mendeley.com/documents/?uuid=a78cf033-4ea5-4364-8d4f-5d2c47a4c336"]}],"mendeley":{"formattedCitation":"(Davison &lt;i&gt;et al.&lt;/i&gt; 2021)","plainTextFormattedCitation":"(Davison et al. 2021)","previouslyFormattedCitation":"(Davison &lt;i&gt;et al.&lt;/i&gt; 2021)"},"properties":{"noteIndex":0},"schema":"https://github.com/citation-style-language/schema/raw/master/csl-citation.json"}</w:instrText>
      </w:r>
      <w:r w:rsidRPr="00F125CB">
        <w:fldChar w:fldCharType="separate"/>
      </w:r>
      <w:r w:rsidRPr="00F125CB">
        <w:rPr>
          <w:noProof/>
        </w:rPr>
        <w:t xml:space="preserve">(Davison </w:t>
      </w:r>
      <w:r w:rsidRPr="00F125CB">
        <w:rPr>
          <w:i/>
          <w:noProof/>
        </w:rPr>
        <w:t>et al.</w:t>
      </w:r>
      <w:r w:rsidRPr="00F125CB">
        <w:rPr>
          <w:noProof/>
        </w:rPr>
        <w:t xml:space="preserve"> 2021)</w:t>
      </w:r>
      <w:r w:rsidRPr="00F125CB">
        <w:fldChar w:fldCharType="end"/>
      </w:r>
      <w:r w:rsidRPr="00F125CB">
        <w:t xml:space="preserve">. Overall, </w:t>
      </w:r>
      <w:r>
        <w:t>published</w:t>
      </w:r>
      <w:r w:rsidRPr="00F125CB">
        <w:t xml:space="preserve"> research highlights the negative impacts of land-use change on species richness and abundance </w:t>
      </w:r>
      <w:r w:rsidRPr="00F125CB">
        <w:fldChar w:fldCharType="begin" w:fldLock="1"/>
      </w:r>
      <w:r w:rsidRPr="00F125CB">
        <w:instrText>ADDIN CSL_CITATION {"citationItems":[{"id":"ITEM-1","itemData":{"DOI":"10.1038/nature14324","ISBN":"0028-0836","ISSN":"0028-0836","PMID":"25832402","abstract":"Human activities, especially conversion and degradation of habitats, are causing global biodiversity declines. How local ecological assemblages are responding is less clear—a concern given their importance for many ecosystem functions and services.We analysed a terrestrial assemblage database of unprecedented geographic and taxonomic coverage to quantify local biodiversity responses to land use and related changes. Here we show that in the worst-affected habitats, these pressures reducewithin-sample species richness by anaverage of 76.5%,total abundance by 39.5%andrarefaction-based richness by 40.3%. We estimate that, globally, these pressures have already slightly reduced average within-sample richness (by 13.6%), total abundance (10.7%) and rarefaction-based richness (8.1%), with changes showing marked spatial variation. Rapid further losses are predicted under a business-as-usual land-use scenario; within-sample richness is projected to fall by a further 3.4% globally by 2100, with losses concentrated in biodiverse but economically poor countries. Strongmitigationcan delivermuchmore positive biodiversity changes (up to a 1.9%average increase) that are less strongly related to countries’ socioeconomic status.","author":[{"dropping-particle":"","family":"Newbold","given":"Tim","non-dropping-particle":"","parse-names":false,"suffix":""},{"dropping-particle":"","family":"Hudson","given":"Laurence N","non-dropping-particle":"","parse-names":false,"suffix":""},{"dropping-particle":"","family":"Hill","given":"Samantha Ll","non-dropping-particle":"","parse-names":false,"suffix":""},{"dropping-particle":"","family":"Contu","given":"Sar","non-dropping-particle":"","parse-names":false,"suffix":""},{"dropping-particle":"","family":"Lysenko","given":"Igor","non-dropping-particle":"","parse-names":false,"suffix":""},{"dropping-particle":"","family":"Senior","given":"Rebecca a","non-dropping-particle":"","parse-names":false,"suffix":""},{"dropping-particle":"","family":"Börger","given":"Luca","non-dropping-particle":"","parse-names":false,"suffix":""},{"dropping-particle":"","family":"Bennett","given":"Dominic J","non-dropping-particle":"","parse-names":false,"suffix":""},{"dropping-particle":"","family":"Choimes","given":"Argyrios","non-dropping-particle":"","parse-names":false,"suffix":""},{"dropping-particle":"","family":"Collen","given":"Ben","non-dropping-particle":"","parse-names":false,"suffix":""},{"dropping-particle":"","family":"Day","given":"Julie","non-dropping-particle":"","parse-names":false,"suffix":""},{"dropping-particle":"","family":"Palma","given":"Adriana","non-dropping-particle":"De","parse-names":false,"suffix":""},{"dropping-particle":"","family":"Dıáz","given":"Sandra","non-dropping-particle":"","parse-names":false,"suffix":""},{"dropping-particle":"","family":"Echeverria-Londoño","given":"Susy","non-dropping-particle":"","parse-names":false,"suffix":""},{"dropping-particle":"","family":"Edgar","given":"Melanie J","non-dropping-particle":"","parse-names":false,"suffix":""},{"dropping-particle":"","family":"Feldman","given":"Anat","non-dropping-particle":"","parse-names":false,"suffix":""},{"dropping-particle":"","family":"Garon","given":"Morgan","non-dropping-particle":"","parse-names":false,"suffix":""},{"dropping-particle":"","family":"Harrison","given":"Michelle L K","non-dropping-particle":"","parse-names":false,"suffix":""},{"dropping-particle":"","family":"Alhusseini","given":"Tamera","non-dropping-particle":"","parse-names":false,"suffix":""},{"dropping-particle":"","family":"Ingram","given":"Daniel J","non-dropping-particle":"","parse-names":false,"suffix":""},{"dropping-particle":"","family":"Itescu","given":"Yuval","non-dropping-particle":"","parse-names":false,"suffix":""},{"dropping-particle":"","family":"Kattge","given":"Jens","non-dropping-particle":"","parse-names":false,"suffix":""},{"dropping-particle":"","family":"Kemp","given":"Victoria","non-dropping-particle":"","parse-names":false,"suffix":""},{"dropping-particle":"","family":"Kirkpatrick","given":"Lucinda","non-dropping-particle":"","parse-names":false,"suffix":""},{"dropping-particle":"","family":"Kleyer","given":"Michael","non-dropping-particle":"","parse-names":false,"suffix":""},{"dropping-particle":"","family":"Laginha Pinto Correia","given":"David","non-dropping-particle":"","parse-names":false,"suffix":""},{"dropping-particle":"","family":"Martin","given":"Callum D","non-dropping-particle":"","parse-names":false,"suffix":""},{"dropping-particle":"","family":"Meiri","given":"Shai","non-dropping-particle":"","parse-names":false,"suffix":""},{"dropping-particle":"","family":"Novosolov","given":"Maria","non-dropping-particle":"","parse-names":false,"suffix":""},{"dropping-particle":"","family":"Pan","given":"Yuan","non-dropping-particle":"","parse-names":false,"suffix":""},{"dropping-particle":"","family":"Phillips","given":"Helen R P","non-dropping-particle":"","parse-names":false,"suffix":""},{"dropping-particle":"","family":"Purves","given":"Drew W","non-dropping-particle":"","parse-names":false,"suffix":""},{"dropping-particle":"","family":"Robinson","given":"Alexandra","non-dropping-particle":"","parse-names":false,"suffix":""},{"dropping-particle":"","family":"Simpson","given":"Jake","non-dropping-particle":"","parse-names":false,"suffix":""},{"dropping-particle":"","family":"Tuck","given":"Sean L","non-dropping-particle":"","parse-names":false,"suffix":""},{"dropping-particle":"","family":"Weiher","given":"Evan","non-dropping-particle":"","parse-names":false,"suffix":""},{"dropping-particle":"","family":"White","given":"Hannah J","non-dropping-particle":"","parse-names":false,"suffix":""},{"dropping-particle":"","family":"Ewers","given":"Robert M","non-dropping-particle":"","parse-names":false,"suffix":""},{"dropping-particle":"","family":"Mace","given":"Georgina M","non-dropping-particle":"","parse-names":false,"suffix":""},{"dropping-particle":"","family":"Scharlemann","given":"Jörn Pw","non-dropping-particle":"","parse-names":false,"suffix":""},{"dropping-particle":"","family":"Purvis","given":"Andy","non-dropping-particle":"","parse-names":false,"suffix":""}],"container-title":"Nature","id":"ITEM-1","issued":{"date-parts":[["2015"]]},"title":"Global effects of land use on local terrestrial biodiversity","type":"article-journal"},"uris":["http://www.mendeley.com/documents/?uuid=d5d905b0-deaf-4976-9ef5-941c21c8515f"]}],"mendeley":{"formattedCitation":"(Newbold &lt;i&gt;et al.&lt;/i&gt; 2015)","plainTextFormattedCitation":"(Newbold et al. 2015)","previouslyFormattedCitation":"(Newbold &lt;i&gt;et al.&lt;/i&gt; 2015)"},"properties":{"noteIndex":0},"schema":"https://github.com/citation-style-language/schema/raw/master/csl-citation.json"}</w:instrText>
      </w:r>
      <w:r w:rsidRPr="00F125CB">
        <w:fldChar w:fldCharType="separate"/>
      </w:r>
      <w:r w:rsidRPr="00F125CB">
        <w:rPr>
          <w:noProof/>
        </w:rPr>
        <w:t xml:space="preserve">(Newbold </w:t>
      </w:r>
      <w:r w:rsidRPr="00F125CB">
        <w:rPr>
          <w:i/>
          <w:noProof/>
        </w:rPr>
        <w:t>et al.</w:t>
      </w:r>
      <w:r w:rsidRPr="00F125CB">
        <w:rPr>
          <w:noProof/>
        </w:rPr>
        <w:t xml:space="preserve"> 2015)</w:t>
      </w:r>
      <w:r w:rsidRPr="00F125CB">
        <w:fldChar w:fldCharType="end"/>
      </w:r>
      <w:r w:rsidRPr="00F125CB">
        <w:t>, as well as key impacts of future land-use change</w:t>
      </w:r>
      <w:r>
        <w:t xml:space="preserve"> scenarios</w:t>
      </w:r>
      <w:r w:rsidRPr="00F125CB">
        <w:t xml:space="preserve"> </w:t>
      </w:r>
      <w:r>
        <w:t>for</w:t>
      </w:r>
      <w:r w:rsidRPr="00F125CB">
        <w:t xml:space="preserve"> ecosystem processes and services </w:t>
      </w:r>
      <w:r w:rsidRPr="00F125CB">
        <w:fldChar w:fldCharType="begin" w:fldLock="1"/>
      </w:r>
      <w:r w:rsidRPr="00F125CB">
        <w:instrText>ADDIN CSL_CITATION {"citationItems":[{"id":"ITEM-1","itemData":{"DOI":"10.1073/pnas.1405557111","ISSN":"10916490","PMID":"24799685","abstract":"Providing food, timber, energy, housing, and other goods and services, while maintaining ecosystem functions and biodiversity that underpin their sustainable supply, is one of the great challenges of our time. Understanding the drivers of land-use change and how policies can alter land-use change will be critical to meeting this challenge. Here we project land-use change in the contiguous United States to 2051 under two plausible baseline trajectories of economic conditions to illustrate how differences in underlying market forces can have large impacts on land-use with cascading effects on ecosystem services and wildlife habitat. We project a large increase in croplands (28.2 million ha) under a scenario with high crop demand mirroring conditions starting in 2007, compared with a loss of cropland (11.2 million ha) mirroring conditions in the 1990s. Projected land-use changes result in increases in carbon storage, timber production, food production from increased yields, and &gt;10% decreases in habitat for 25% of modeled species. We also analyze policy alternatives designed to encourage forest cover and natural landscapes and reduce urban expansion. Although these policy scenarios modify baseline land-use patterns, they do not reverse powerful underlying trends. Policy interventions need to be aggressive to significantly alter underlying land-use change trends and shift the trajectory of ecosystem service provision.","author":[{"dropping-particle":"","family":"Lawler","given":"Joshua J.","non-dropping-particle":"","parse-names":false,"suffix":""},{"dropping-particle":"","family":"Lewis","given":"David J.","non-dropping-particle":"","parse-names":false,"suffix":""},{"dropping-particle":"","family":"Nelson","given":"Erik","non-dropping-particle":"","parse-names":false,"suffix":""},{"dropping-particle":"","family":"Plantinga","given":"Andrew J.","non-dropping-particle":"","parse-names":false,"suffix":""},{"dropping-particle":"","family":"Polasky","given":"Stephen","non-dropping-particle":"","parse-names":false,"suffix":""},{"dropping-particle":"","family":"Withey","given":"John C.","non-dropping-particle":"","parse-names":false,"suffix":""},{"dropping-particle":"","family":"Helmers","given":"David P.","non-dropping-particle":"","parse-names":false,"suffix":""},{"dropping-particle":"","family":"Martinuzzi","given":"Sebastián","non-dropping-particle":"","parse-names":false,"suffix":""},{"dropping-particle":"","family":"Penningtonh","given":"Derric","non-dropping-particle":"","parse-names":false,"suffix":""},{"dropping-particle":"","family":"Radeloff","given":"Volker C.","non-dropping-particle":"","parse-names":false,"suffix":""}],"container-title":"Proceedings of the National Academy of Sciences of the United States of America","id":"ITEM-1","issue":"20","issued":{"date-parts":[["2014"]]},"page":"7492-7497","title":"Projected land-use change impacts on ecosystem services in the United States","type":"article-journal","volume":"111"},"uris":["http://www.mendeley.com/documents/?uuid=c7c3d8b0-31f6-4724-84d6-f96585c94178"]}],"mendeley":{"formattedCitation":"(Lawler &lt;i&gt;et al.&lt;/i&gt; 2014)","plainTextFormattedCitation":"(Lawler et al. 2014)","previouslyFormattedCitation":"(Lawler &lt;i&gt;et al.&lt;/i&gt; 2014)"},"properties":{"noteIndex":0},"schema":"https://github.com/citation-style-language/schema/raw/master/csl-citation.json"}</w:instrText>
      </w:r>
      <w:r w:rsidRPr="00F125CB">
        <w:fldChar w:fldCharType="separate"/>
      </w:r>
      <w:r w:rsidRPr="00F125CB">
        <w:rPr>
          <w:noProof/>
        </w:rPr>
        <w:t xml:space="preserve">(Lawler </w:t>
      </w:r>
      <w:r w:rsidRPr="00F125CB">
        <w:rPr>
          <w:i/>
          <w:noProof/>
        </w:rPr>
        <w:t>et al.</w:t>
      </w:r>
      <w:r w:rsidRPr="00F125CB">
        <w:rPr>
          <w:noProof/>
        </w:rPr>
        <w:t xml:space="preserve"> 2014)</w:t>
      </w:r>
      <w:r w:rsidRPr="00F125CB">
        <w:fldChar w:fldCharType="end"/>
      </w:r>
      <w:r w:rsidRPr="00F125CB">
        <w:t xml:space="preserve">. For example, and although they currently represent a small proportion of the terrestrial surface (about 1%; </w:t>
      </w:r>
      <w:r w:rsidRPr="00F125CB">
        <w:fldChar w:fldCharType="begin" w:fldLock="1"/>
      </w:r>
      <w:r w:rsidRPr="00F125CB">
        <w:instrText>ADDIN CSL_CITATION {"citationItems":[{"id":"ITEM-1","itemData":{"DOI":"10.5194/essd-9-927-2017","ISSN":"18663516","abstract":"This paper presents an update and extension of HYDE, the History Database of the Global Environment (HYDE version 3.2). HYDE is an internally consistent combination of historical population estimates and allocation algorithms with time-dependent weighting maps for land use. Categories include cropland, with new distinctions for irrigated and rain-fed crops (other than rice) and irrigated and rain-fed rice. Grazing lands are also provided, divided into more intensively used pasture and less intensively used rangeland, and further specified with respect to conversion of natural vegetation to facilitate global change modellers. Population is represented by maps of total, urban, rural population, population density and built-up area. The period covered is 10 000 before Common Era (BCE) to 2015 Common Era (CE). All data can be downloaded from https://doi.org/10.17026/dans-25g-gez3. We estimate that global population increased from 4.4 million people (we also estimate a lower range &lt;0.01 and an upper range of 8.9 million) in 10 000 BCE to 7.257 billion in 2015 CE, resulting in a global population density increase from 0.03 persons (or capita, in short cap) km-2 (range 0-0.07) to almost 56 cap km-2 respectively. The urban built-up area evolved from almost zero to roughly 58 Mha in 2015 CE, still only less than 0.5 % of the total land surface of the globe. Cropland occupied approximately less than 1 % of the global land area (13 037 Mha, excluding Antarctica) for a long time period until 1 CE, quite similar to the grazing land area. In the following centuries the share of global cropland slowly grew to 2.2 % in 1700 CE (ca. 293 Mha, uncertainty range 220-367 Mha), 4.4 % in 1850 CE (578 Mha, range 522-637 Mha) and 12.2 % in 2015 CE (ca. 1591 Mha, range 1572-1604 Mha). Cropland can be further divided into rain-fed and irrigated land, and these categories can be further separated into rice and non-rice. Rain-fed croplands were much more common, with 2.2 % in 1700 CE (289 Mha, range 217-361 Mha), 4.2 % (549 Mha, range 496-606 Mha) in 1850 CE and 10.1 % (1316 Mha, range 1298-1325 Mha) in 2015 CE, while irrigated croplands used less than 0.05 % (4.3 Mha, range 3.1-5.5 Mha), 0.2 % (28 Mha, range 25-31 Mha) and 2.1 % (277 Mha, range 273-278 Mha) in 1700, 1850 and 2015 CE, respectively. We estimate the irrigated rice area (paddy) to be 0.1 % (13 Mha, range 9-16 Mha) in 1700 CE, 0.2 % (28 Mha, range 26-31 Mha) in 1850 CE and 0.9 % (118 Mha, range 117-120 Mha) in 2015 CE.…","author":[{"dropping-particle":"","family":"Goldewijk","given":"Kees Klein","non-dropping-particle":"","parse-names":false,"suffix":""},{"dropping-particle":"","family":"Beusen","given":"Arthur","non-dropping-particle":"","parse-names":false,"suffix":""},{"dropping-particle":"","family":"Doelman","given":"Jonathan","non-dropping-particle":"","parse-names":false,"suffix":""},{"dropping-particle":"","family":"Stehfest","given":"Elke","non-dropping-particle":"","parse-names":false,"suffix":""}],"container-title":"Earth System Science Data","id":"ITEM-1","issue":"2","issued":{"date-parts":[["2017"]]},"page":"927-953","title":"Anthropogenic land use estimates for the Holocene - HYDE 3.2","type":"article-journal","volume":"9"},"uris":["http://www.mendeley.com/documents/?uuid=c51b49ce-28c2-4c57-97a1-b6effc3c9702"]}],"mendeley":{"formattedCitation":"(Goldewijk &lt;i&gt;et al.&lt;/i&gt; 2017)","manualFormatting":"Goldewijk et al. (2017)","plainTextFormattedCitation":"(Goldewijk et al. 2017)","previouslyFormattedCitation":"(Goldewijk &lt;i&gt;et al.&lt;/i&gt; 2017)"},"properties":{"noteIndex":0},"schema":"https://github.com/citation-style-language/schema/raw/master/csl-citation.json"}</w:instrText>
      </w:r>
      <w:r w:rsidRPr="00F125CB">
        <w:fldChar w:fldCharType="separate"/>
      </w:r>
      <w:r w:rsidRPr="00F125CB">
        <w:rPr>
          <w:noProof/>
        </w:rPr>
        <w:t xml:space="preserve">Goldewijk </w:t>
      </w:r>
      <w:r w:rsidRPr="00F125CB">
        <w:rPr>
          <w:i/>
          <w:noProof/>
        </w:rPr>
        <w:t>et al.</w:t>
      </w:r>
      <w:r w:rsidRPr="00F125CB">
        <w:rPr>
          <w:noProof/>
        </w:rPr>
        <w:t xml:space="preserve"> (2017)</w:t>
      </w:r>
      <w:r w:rsidRPr="00F125CB">
        <w:fldChar w:fldCharType="end"/>
      </w:r>
      <w:r w:rsidRPr="00F125CB">
        <w:t xml:space="preserve">), urban areas have been expanding at faster rates than urban populations themselves </w:t>
      </w:r>
      <w:r w:rsidRPr="00F125CB">
        <w:fldChar w:fldCharType="begin" w:fldLock="1"/>
      </w:r>
      <w:r w:rsidRPr="00F125CB">
        <w:instrText>ADDIN CSL_CITATION {"citationItems":[{"id":"ITEM-1","itemData":{"DOI":"10.1146/annurev-environ-100809-125336","ISSN":"15435938","abstract":"Contemporary urbanization differs from historical patterns of urban growth in terms of scale, rate, location, form, and function. This review discusses the characteristics of contemporary urbanization and the roles of urban planning, governance, agglomeration, and globalization forces in driving and shaping the relationship between urbanization and the environment. We highlight recent research on urbanization and global change in the context of sustainability as well as opportunities for bundling urban development efforts, climate mitigation, and adaptation strategies to create synergies to transition to sustainability. We conclude with an analysis of global greenhouse gas emissions under different scenarios of future urbanization growth and discuss their implications. Copyright © 2010 by Annual Reviews. All rights reserved.","author":[{"dropping-particle":"","family":"Seto","given":"Karen C.","non-dropping-particle":"","parse-names":false,"suffix":""},{"dropping-particle":"","family":"Sánchez-Rodríguez","given":"Roberto","non-dropping-particle":"","parse-names":false,"suffix":""},{"dropping-particle":"","family":"Fragkias","given":"Michail","non-dropping-particle":"","parse-names":false,"suffix":""}],"container-title":"Annual Review of Environment and Resources","id":"ITEM-1","issued":{"date-parts":[["2010"]]},"page":"167-194","title":"The new geography of contemporary urbanization and the environment","type":"article-journal","volume":"35"},"uris":["http://www.mendeley.com/documents/?uuid=9e596911-acdb-42c3-8a3b-ef6f6f861740"]}],"mendeley":{"formattedCitation":"(Seto &lt;i&gt;et al.&lt;/i&gt; 2010)","plainTextFormattedCitation":"(Seto et al. 2010)","previouslyFormattedCitation":"(Seto &lt;i&gt;et al.&lt;/i&gt; 2010)"},"properties":{"noteIndex":0},"schema":"https://github.com/citation-style-language/schema/raw/master/csl-citation.json"}</w:instrText>
      </w:r>
      <w:r w:rsidRPr="00F125CB">
        <w:fldChar w:fldCharType="separate"/>
      </w:r>
      <w:r w:rsidRPr="00F125CB">
        <w:rPr>
          <w:noProof/>
        </w:rPr>
        <w:t xml:space="preserve">(Seto </w:t>
      </w:r>
      <w:r w:rsidRPr="00F125CB">
        <w:rPr>
          <w:i/>
          <w:noProof/>
        </w:rPr>
        <w:t>et al.</w:t>
      </w:r>
      <w:r w:rsidRPr="00F125CB">
        <w:rPr>
          <w:noProof/>
        </w:rPr>
        <w:t xml:space="preserve"> 2010)</w:t>
      </w:r>
      <w:r w:rsidRPr="00F125CB">
        <w:fldChar w:fldCharType="end"/>
      </w:r>
      <w:r w:rsidRPr="00F125CB">
        <w:t xml:space="preserve">, and can cause considerable damage to biodiversity and ecosystem services. In particular, the expansion of impervious surfaces has been linked to reduction in species richness </w:t>
      </w:r>
      <w:r w:rsidRPr="00F125CB">
        <w:fldChar w:fldCharType="begin" w:fldLock="1"/>
      </w:r>
      <w:r w:rsidRPr="00F125CB">
        <w:instrText>ADDIN CSL_CITATION {"citationItems":[{"id":"ITEM-1","itemData":{"DOI":"10.1016/j.landurbplan.2019.103643","ISSN":"01692046","abstract":"Assessing the influences of habitat structure on bird richness and functional groups can assist planning and management of urban conservation strategies. Here we analyzed how the urbanization of a city from central-west Brazil (Campo Grande) affects a Cerrado hotspot bird community by focusing on richness of bird feeding groups (frugivore, nectarivore, granivore, omnivore and insectivore). We sampled birds in 61 hexagons (16 ha each one) along an urbanization gradient. For each response variable (richness of bird feeding group) we used five predictor variables: impervious surface, Normalized Difference Vegetation Index (sdNDVI), number of trees, edifices, and houses. To assess the effects of urbanization on bird species richness, we fitted multiple regression models and used Akaike's information criterion for small samples to assess model performance. Impervious surface was the main driver of bird richness. The explanation of most plausible models for each response variable ranged from 20 to 51% of richness variability. Overall richness was negatively affected by impervious surface and positively influenced by number of houses and sdNDVI, a proxy of heterogeneity in our study area. The number of trees did not influence plant specialists and granivores, but the number of houses and sdNdvi did. Insectivore and omnivore richness were only affected by impervious surface. Campo Grande city mimics aspects of the Cerrado heterogeneity, including bird community. Our findings give support to urban planning initiatives that optimize patch dynamics and heterogeneity at multiple spatial scales, as being appropriate for cities within Cerrado landscapes.","author":[{"dropping-particle":"","family":"Souza","given":"Franco Leandro","non-dropping-particle":"","parse-names":false,"suffix":""},{"dropping-particle":"","family":"Valente-Neto","given":"Francisco","non-dropping-particle":"","parse-names":false,"suffix":""},{"dropping-particle":"","family":"Severo-Neto","given":"Francisco","non-dropping-particle":"","parse-names":false,"suffix":""},{"dropping-particle":"","family":"Bueno","given":"Berinaldo","non-dropping-particle":"","parse-names":false,"suffix":""},{"dropping-particle":"","family":"Ochoa-Quintero","given":"José Manoel","non-dropping-particle":"","parse-names":false,"suffix":""},{"dropping-particle":"","family":"Laps","given":"Rudi Ricardo","non-dropping-particle":"","parse-names":false,"suffix":""},{"dropping-particle":"","family":"Bolzan","given":"Fábio","non-dropping-particle":"","parse-names":false,"suffix":""},{"dropping-particle":"","family":"Roque","given":"Fabio de Oliveira","non-dropping-particle":"","parse-names":false,"suffix":""}],"container-title":"Landscape and Urban Planning","id":"ITEM-1","issue":"August","issued":{"date-parts":[["2019"]]},"page":"103643","publisher":"Elsevier","title":"Impervious surface and heterogeneity are opposite drivers to maintain bird richness in a Cerrado city","type":"article-journal","volume":"192"},"uris":["http://www.mendeley.com/documents/?uuid=c5e5c662-8fbb-43b3-9e68-22ada4db20b8"]},{"id":"ITEM-2","itemData":{"DOI":"10.1016/j.scitotenv.2018.09.025","ISSN":"18791026","PMID":"30199679","abstract":"Urban biodiversity has increasingly been recognized by the scientific community and environmental policymakers as a part of conservation efforts worldwide. However, most studies on urban biodiversity focus on cities in developed countries. An information gap exists for urban biodiversity of cities in developing countries. Here we focused on variability in plant diversity, a major component of biodiversity, in a Chinese city that has undergone rapid urbanization in recent time. The influence of urbanization was determined by comparing plant diversity and proportion of exotic/endemic plant species with the intensity of urbanization across the study area. We used percentage of total impervious surface area (PTIA) as an indicator of urbanization intensity, ranging from 5% to 95% across the study area. In the study area, a total of 321 plant species was recorded, totaling 83 trees, 113 shrubs and 125 herbs. Plant diversity, measured by number of plant taxa and other indices, was driven by PTIA; an increase in PTIA reduced plant diversity. In addition, the ratio of exotic to endemic plant species increased as PTIA increased. Among the exotic species, most of the tree and shrub species were purposely introduced. Above 40% PTIA, plant diversity decreased sharply and the proportion of exotic species rose. As a valuable predictor of urban biodiversity, PTIA can thus be used as a key criterion for urban planning to ameliorate urban biodiversity. Further, our findings extend current understanding of urban biodiversity for cities in developing countries.","author":[{"dropping-particle":"","family":"Yan","given":"Zhaogui","non-dropping-particle":"","parse-names":false,"suffix":""},{"dropping-particle":"","family":"Teng","given":"Mingjun","non-dropping-particle":"","parse-names":false,"suffix":""},{"dropping-particle":"","family":"He","given":"Wei","non-dropping-particle":"","parse-names":false,"suffix":""},{"dropping-particle":"","family":"Liu","given":"Anqian","non-dropping-particle":"","parse-names":false,"suffix":""},{"dropping-particle":"","family":"Li","given":"Yiran","non-dropping-particle":"","parse-names":false,"suffix":""},{"dropping-particle":"","family":"Wang","given":"Pengcheng","non-dropping-particle":"","parse-names":false,"suffix":""}],"container-title":"Science of the Total Environment","id":"ITEM-2","issued":{"date-parts":[["2019"]]},"page":"335-342","publisher":"Elsevier B.V.","title":"Impervious surface area is a key predictor for urban plant diversity in a city undergone rapid urbanization","type":"article-journal","volume":"650"},"uris":["http://www.mendeley.com/documents/?uuid=b6d7281c-ed80-4ab9-a6cf-0e45dabde280"]}],"mendeley":{"formattedCitation":"(Souza &lt;i&gt;et al.&lt;/i&gt; 2019; Yan &lt;i&gt;et al.&lt;/i&gt; 2019)","plainTextFormattedCitation":"(Souza et al. 2019; Yan et al. 2019)","previouslyFormattedCitation":"(Souza &lt;i&gt;et al.&lt;/i&gt; 2019; Yan &lt;i&gt;et al.&lt;/i&gt; 2019)"},"properties":{"noteIndex":0},"schema":"https://github.com/citation-style-language/schema/raw/master/csl-citation.json"}</w:instrText>
      </w:r>
      <w:r w:rsidRPr="00F125CB">
        <w:fldChar w:fldCharType="separate"/>
      </w:r>
      <w:r w:rsidRPr="00F125CB">
        <w:rPr>
          <w:noProof/>
        </w:rPr>
        <w:t xml:space="preserve">(Souza </w:t>
      </w:r>
      <w:r w:rsidRPr="00F125CB">
        <w:rPr>
          <w:i/>
          <w:noProof/>
        </w:rPr>
        <w:t>et al.</w:t>
      </w:r>
      <w:r w:rsidRPr="00F125CB">
        <w:rPr>
          <w:noProof/>
        </w:rPr>
        <w:t xml:space="preserve"> 2019; Yan </w:t>
      </w:r>
      <w:r w:rsidRPr="00F125CB">
        <w:rPr>
          <w:i/>
          <w:noProof/>
        </w:rPr>
        <w:t>et al.</w:t>
      </w:r>
      <w:r w:rsidRPr="00F125CB">
        <w:rPr>
          <w:noProof/>
        </w:rPr>
        <w:t xml:space="preserve"> 2019)</w:t>
      </w:r>
      <w:r w:rsidRPr="00F125CB">
        <w:fldChar w:fldCharType="end"/>
      </w:r>
      <w:r w:rsidRPr="00F125CB">
        <w:t xml:space="preserve"> and to increases in ecological risks (e.g., due to flooding, </w:t>
      </w:r>
      <w:r w:rsidRPr="00F125CB">
        <w:fldChar w:fldCharType="begin" w:fldLock="1"/>
      </w:r>
      <w:r w:rsidRPr="00F125CB">
        <w:instrText>ADDIN CSL_CITATION {"citationItems":[{"id":"ITEM-1","itemData":{"DOI":"10.1016/j.scitotenv.2022.153823","ISSN":"00489697","author":[{"dropping-particle":"","family":"Hou","given":"Ying","non-dropping-particle":"","parse-names":false,"suffix":""},{"dropping-particle":"","family":"Ding","given":"Wenhao","non-dropping-particle":"","parse-names":false,"suffix":""},{"dropping-particle":"","family":"Liu","given":"Changfeng","non-dropping-particle":"","parse-names":false,"suffix":""},{"dropping-particle":"","family":"Li","given":"Kai","non-dropping-particle":"","parse-names":false,"suffix":""},{"dropping-particle":"","family":"Cui","given":"Haotian","non-dropping-particle":"","parse-names":false,"suffix":""},{"dropping-particle":"","family":"Liu","given":"Baoyin","non-dropping-particle":"","parse-names":false,"suffix":""},{"dropping-particle":"","family":"Chen","given":"Weiping","non-dropping-particle":"","parse-names":false,"suffix":""}],"container-title":"Science of The Total Environment","id":"ITEM-1","issued":{"date-parts":[["2022"]]},"page":"153823","publisher":"Science of the Total Environment","title":"Influences of impervious surfaces on ecological risks and controlling strategies in rapidly urbanizing regions","type":"article-journal"},"uris":["http://www.mendeley.com/documents/?uuid=0c95ad68-8db4-4ece-b1f6-7262e4bc8aaf"]}],"mendeley":{"formattedCitation":"(Hou &lt;i&gt;et al.&lt;/i&gt; 2022)","manualFormatting":"Hou et al. 2022)","plainTextFormattedCitation":"(Hou et al. 2022)","previouslyFormattedCitation":"(Hou &lt;i&gt;et al.&lt;/i&gt; 2022)"},"properties":{"noteIndex":0},"schema":"https://github.com/citation-style-language/schema/raw/master/csl-citation.json"}</w:instrText>
      </w:r>
      <w:r w:rsidRPr="00F125CB">
        <w:fldChar w:fldCharType="separate"/>
      </w:r>
      <w:r w:rsidRPr="00F125CB">
        <w:rPr>
          <w:noProof/>
        </w:rPr>
        <w:t xml:space="preserve">Hou </w:t>
      </w:r>
      <w:r w:rsidRPr="00F125CB">
        <w:rPr>
          <w:i/>
          <w:noProof/>
        </w:rPr>
        <w:t>et al.</w:t>
      </w:r>
      <w:r w:rsidRPr="00F125CB">
        <w:rPr>
          <w:noProof/>
        </w:rPr>
        <w:t xml:space="preserve"> 2022)</w:t>
      </w:r>
      <w:r w:rsidRPr="00F125CB">
        <w:fldChar w:fldCharType="end"/>
      </w:r>
      <w:r w:rsidRPr="00F125CB">
        <w:t xml:space="preserve">. </w:t>
      </w:r>
      <w:r>
        <w:t>However, a</w:t>
      </w:r>
      <w:r w:rsidRPr="00F125CB">
        <w:t xml:space="preserve">nother important aspect of land-use change for biodiversity outcomes is the level of intensity at which the land is used to fulfil its </w:t>
      </w:r>
      <w:r w:rsidRPr="005B7B6C">
        <w:t>purpose. For example, introducing</w:t>
      </w:r>
      <w:r>
        <w:t xml:space="preserve"> and managing green spaces can lead to positive biodiversity outcomes in urban environments </w:t>
      </w:r>
      <w:r>
        <w:fldChar w:fldCharType="begin" w:fldLock="1"/>
      </w:r>
      <w:r w:rsidR="00A1234F">
        <w:instrText>ADDIN CSL_CITATION {"citationItems":[{"id":"ITEM-1","itemData":{"DOI":"10.1111/geb.12404","ISSN":"14668238","abstract":"Aim: Although urbanization impacts many species, there is little information on the patterns of occurrences of threatened species in urban relative to non-urban areas. By assessing the extent of the distribution of threatened species across all Australian cities, we aim to investigate the currently under-utilized opportunity that cities present for national biodiversity conservation. Location: Australian mainland, Tasmania and offshore islands. Methods: Distributions of Australia's 1643 legally protected terrestrial species (hereafter 'threatened species') were compiled. We assessed the extent to which they overlapped with 99 cities (ofmore than 10,000 people), with all non-urban areas, and with simulated 'dummy' cities which covered the same area and bioregion as the true cities but were non-urban. We analysed differences between animals and plants, and examined variability within these groups using species accumulation modelling. Threatened species richness of true versus dummy cities was analysed using generalized linear mixed-effects models. Results: Australian cities support substantially more nationally threatened animal and plant species than all other non-urban areas on a unit-area basis. Thirty per cent of threatened species were found to occur in cities. Distribution patterns differed between plants and animals: individual threatened plant species were generally found in fewer cities than threatened animal species, yet plants were more likely to have a greater proportion of their distribution in urban areas than animals. Individual cities tended to contain unique suites of threatened species, especially threatened plants. The analysis of true versus dummy cities demonstrated that, even after accounting for factors such as net primary productivity and distance to the coast, cities still consistently supported a greater number of threatened species. Main conclusions: This research highlights that Australian cities are important for the conservation of threatened species, and that the species assemblages of individual cities are relatively distinct. National conservation policy should recognize that cities play an integral role when planning for and managing threatened species.","author":[{"dropping-particle":"","family":"Ives","given":"Christopher D.","non-dropping-particle":"","parse-names":false,"suffix":""},{"dropping-particle":"","family":"Lentini","given":"Pia E.","non-dropping-particle":"","parse-names":false,"suffix":""},{"dropping-particle":"","family":"Threlfall","given":"Caragh G.","non-dropping-particle":"","parse-names":false,"suffix":""},{"dropping-particle":"","family":"Ikin","given":"Karen","non-dropping-particle":"","parse-names":false,"suffix":""},{"dropping-particle":"","family":"Shanahan","given":"Danielle F.","non-dropping-particle":"","parse-names":false,"suffix":""},{"dropping-particle":"","family":"Garrard","given":"Georgia E.","non-dropping-particle":"","parse-names":false,"suffix":""},{"dropping-particle":"","family":"Bekessy","given":"Sarah A.","non-dropping-particle":"","parse-names":false,"suffix":""},{"dropping-particle":"","family":"Fuller","given":"Richard A.","non-dropping-particle":"","parse-names":false,"suffix":""},{"dropping-particle":"","family":"Mumaw","given":"Laura","non-dropping-particle":"","parse-names":false,"suffix":""},{"dropping-particle":"","family":"Rayner","given":"Laura","non-dropping-particle":"","parse-names":false,"suffix":""},{"dropping-particle":"","family":"Rowe","given":"Ross","non-dropping-particle":"","parse-names":false,"suffix":""},{"dropping-particle":"","family":"Valentine","given":"Leonie E.","non-dropping-particle":"","parse-names":false,"suffix":""},{"dropping-particle":"","family":"Kendal","given":"Dave","non-dropping-particle":"","parse-names":false,"suffix":""}],"container-title":"Global Ecology and Biogeography","id":"ITEM-1","issue":"1","issued":{"date-parts":[["2016"]]},"page":"117-126","title":"Cities are hotspots for threatened species","type":"article-journal","volume":"25"},"uris":["http://www.mendeley.com/documents/?uuid=9c30db39-1afe-42fa-ae5e-bbafa89e439e"]},{"id":"ITEM-2","itemData":{"DOI":"10.1002/fee.1480","ISSN":"15409309","abstract":"Cities play important roles in the conservation of global biodiversity, particularly through the planning and management of urban green spaces (UGS). However, UGS management is subject to a complex assortment of interacting social, cultural, and economic factors, including governance, economics, social networks, multiple stakeholders, individual preferences, and social constraints. To help deliver more effective conservation outcomes in cities, we identify major challenges to managing biodiversity in UGS and important topics warranting further investigation. Biodiversity within UGS must be managed at multiple scales while accounting for various socioeconomic and cultural influences. Although the environmental consequences of management activities to enhance urban biodiversity are now beginning to be addressed, additional research and practical management strategies must be developed to balance human needs and perceptions while maintaining ecological processes.","author":[{"dropping-particle":"","family":"Aronson","given":"Myla F.J.","non-dropping-particle":"","parse-names":false,"suffix":""},{"dropping-particle":"","family":"Lepczyk","given":"Christopher A.","non-dropping-particle":"","parse-names":false,"suffix":""},{"dropping-particle":"","family":"Evans","given":"Karl L.","non-dropping-particle":"","parse-names":false,"suffix":""},{"dropping-particle":"","family":"Goddard","given":"Mark A.","non-dropping-particle":"","parse-names":false,"suffix":""},{"dropping-particle":"","family":"Lerman","given":"Susannah B.","non-dropping-particle":"","parse-names":false,"suffix":""},{"dropping-particle":"","family":"MacIvor","given":"J. Scott","non-dropping-particle":"","parse-names":false,"suffix":""},{"dropping-particle":"","family":"Nilon","given":"Charles H.","non-dropping-particle":"","parse-names":false,"suffix":""},{"dropping-particle":"","family":"Vargo","given":"Timothy","non-dropping-particle":"","parse-names":false,"suffix":""}],"container-title":"Frontiers in Ecology and the Environment","id":"ITEM-2","issue":"4","issued":{"date-parts":[["2017"]]},"page":"189-196","title":"Biodiversity in the city: key challenges for urban green space management","type":"article-journal","volume":"15"},"uris":["http://www.mendeley.com/documents/?uuid=5a1a069b-0ecc-4369-8d63-bad864c211e2"]}],"mendeley":{"formattedCitation":"(Ives &lt;i&gt;et al.&lt;/i&gt; 2016; Aronson &lt;i&gt;et al.&lt;/i&gt; 2017)","plainTextFormattedCitation":"(Ives et al. 2016; Aronson et al. 2017)","previouslyFormattedCitation":"(Ives &lt;i&gt;et al.&lt;/i&gt; 2016; Aronson &lt;i&gt;et al.&lt;/i&gt; 2017)"},"properties":{"noteIndex":0},"schema":"https://github.com/citation-style-language/schema/raw/master/csl-citation.json"}</w:instrText>
      </w:r>
      <w:r>
        <w:fldChar w:fldCharType="separate"/>
      </w:r>
      <w:r w:rsidRPr="005B7B6C">
        <w:rPr>
          <w:noProof/>
        </w:rPr>
        <w:t xml:space="preserve">(Ives </w:t>
      </w:r>
      <w:r w:rsidRPr="005B7B6C">
        <w:rPr>
          <w:i/>
          <w:noProof/>
        </w:rPr>
        <w:t>et al.</w:t>
      </w:r>
      <w:r w:rsidRPr="005B7B6C">
        <w:rPr>
          <w:noProof/>
        </w:rPr>
        <w:t xml:space="preserve"> 2016; Aronson </w:t>
      </w:r>
      <w:r w:rsidRPr="005B7B6C">
        <w:rPr>
          <w:i/>
          <w:noProof/>
        </w:rPr>
        <w:t>et al.</w:t>
      </w:r>
      <w:r w:rsidRPr="005B7B6C">
        <w:rPr>
          <w:noProof/>
        </w:rPr>
        <w:t xml:space="preserve"> 2017)</w:t>
      </w:r>
      <w:r>
        <w:fldChar w:fldCharType="end"/>
      </w:r>
      <w:r>
        <w:t>. Yet, l</w:t>
      </w:r>
      <w:r w:rsidRPr="00F125CB">
        <w:t xml:space="preserve">and-use intensity has not been explicitly considered by a majority of past studies investigating impacts of land-use change on biodiversity (Davison </w:t>
      </w:r>
      <w:r w:rsidRPr="00F125CB">
        <w:rPr>
          <w:i/>
          <w:iCs/>
        </w:rPr>
        <w:t>et al.</w:t>
      </w:r>
      <w:r w:rsidRPr="00F125CB">
        <w:t xml:space="preserve"> 2021), despite its likely importance </w:t>
      </w:r>
      <w:r>
        <w:t>for</w:t>
      </w:r>
      <w:r w:rsidRPr="00F125CB">
        <w:t xml:space="preserve"> biodiversity </w:t>
      </w:r>
      <w:r w:rsidRPr="00F125CB">
        <w:fldChar w:fldCharType="begin" w:fldLock="1"/>
      </w:r>
      <w:r w:rsidRPr="00F125CB">
        <w:instrText>ADDIN CSL_CITATION {"citationItems":[{"id":"ITEM-1","itemData":{"DOI":"10.1111/geb.13289","ISSN":"14668238","abstract":"Background: Land use is the major driver of the current biodiversity crisis. However, its impact is not yet adequately reflected in biodiversity scenarios. In particular, effects of land-use intensity are often neglected although natural limits to land conversion will likely enforce further land-use intensification in the future. Aims and innovation: We argue that integration of land-use intensity into biodiversity models should ideally be based on a proper conceptualization of the land-use intensity phenomenon. We, therefore, present terminological distinctions and a conceptual framework developed in land system science. The framework distinguishes three dimensions of land-use intensity: input intensity, output intensity, and alterations of system properties. We discuss nonlinearities and intricacies of the relationships among these dimensions as well as their direct and indirect relationships to biodiversity. In an explorative literature assessment we demonstrate that the multi-dimensional nature of land-use intensity appears insufficiently reflected in biodiversity research. Finally, we discuss issues of data availability that limit integration of land-use intensity into spatially and temporally explicit biodiversity modelling. Conclusion: Research on the relationship between land use and biodiversity would profit from a more systematic and comprehensive consideration of land-use intensity. While there is no standard recipe for combining indicators of land-use intensity in biodiversity studies the input–output–system distinction is a useful conceptual basis for study designs. More generally, better integration of biodiversity and land system science would foster understanding and predicting the consequences of land-use intensification on biodiversity.","author":[{"dropping-particle":"","family":"Dullinger","given":"Iwona","non-dropping-particle":"","parse-names":false,"suffix":""},{"dropping-particle":"","family":"Essl","given":"Franz","non-dropping-particle":"","parse-names":false,"suffix":""},{"dropping-particle":"","family":"Moser","given":"Dietmar","non-dropping-particle":"","parse-names":false,"suffix":""},{"dropping-particle":"","family":"Erb","given":"Karlheinz","non-dropping-particle":"","parse-names":false,"suffix":""},{"dropping-particle":"","family":"Haberl","given":"Helmut","non-dropping-particle":"","parse-names":false,"suffix":""},{"dropping-particle":"","family":"Dullinger","given":"Stefan","non-dropping-particle":"","parse-names":false,"suffix":""}],"container-title":"Global Ecology and Biogeography","id":"ITEM-1","issue":"5","issued":{"date-parts":[["2021"]]},"page":"924-932","title":"Biodiversity models need to represent land-use intensity more comprehensively","type":"article-journal","volume":"30"},"uris":["http://www.mendeley.com/documents/?uuid=f8f36a44-4dc4-4920-94cc-2394d5873a23"]},{"id":"ITEM-2","itemData":{"DOI":"10.1038/s41467-021-23228-3","ISSN":"2041-1723","author":[{"dropping-particle":"","family":"Millard","given":"Joseph","non-dropping-particle":"","parse-names":false,"suffix":""},{"dropping-particle":"","family":"Outhwaite","given":"Charlotte L","non-dropping-particle":"","parse-names":false,"suffix":""},{"dropping-particle":"","family":"Kinnersley","given":"Robyn","non-dropping-particle":"","parse-names":false,"suffix":""},{"dropping-particle":"","family":"Freeman","given":"Robin","non-dropping-particle":"","parse-names":false,"suffix":""},{"dropping-particle":"","family":"Gregory","given":"Richard D","non-dropping-particle":"","parse-names":false,"suffix":""},{"dropping-particle":"","family":"Adedoja","given":"Opeyemi","non-dropping-particle":"","parse-names":false,"suffix":""},{"dropping-particle":"","family":"Gavini","given":"Sabrina","non-dropping-particle":"","parse-names":false,"suffix":""},{"dropping-particle":"","family":"Kioko","given":"Esther","non-dropping-particle":"","parse-names":false,"suffix":""},{"dropping-particle":"","family":"Kuhlmann","given":"Michael","non-dropping-particle":"","parse-names":false,"suffix":""},{"dropping-particle":"","family":"Ollerton","given":"Jeff","non-dropping-particle":"","parse-names":false,"suffix":""},{"dropping-particle":"","family":"Ren","given":"Zong-xin","non-dropping-particle":"","parse-names":false,"suffix":""},{"dropping-particle":"","family":"Newbold","given":"Tim","non-dropping-particle":"","parse-names":false,"suffix":""}],"container-title":"Nature Communications","id":"ITEM-2","issued":{"date-parts":[["2021"]]},"page":"1-11","publisher":"Springer US","title":"pollinator biodiversity","type":"article-journal"},"uris":["http://www.mendeley.com/documents/?uuid=bc2aae7f-e4f3-4e2d-a968-cf14656ee194"]}],"mendeley":{"formattedCitation":"(Dullinger &lt;i&gt;et al.&lt;/i&gt; 2021; Millard &lt;i&gt;et al.&lt;/i&gt; 2021)","plainTextFormattedCitation":"(Dullinger et al. 2021; Millard et al. 2021)","previouslyFormattedCitation":"(Dullinger &lt;i&gt;et al.&lt;/i&gt; 2021; Millard &lt;i&gt;et al.&lt;/i&gt; 2021)"},"properties":{"noteIndex":0},"schema":"https://github.com/citation-style-language/schema/raw/master/csl-citation.json"}</w:instrText>
      </w:r>
      <w:r w:rsidRPr="00F125CB">
        <w:fldChar w:fldCharType="separate"/>
      </w:r>
      <w:r w:rsidRPr="00F125CB">
        <w:rPr>
          <w:noProof/>
        </w:rPr>
        <w:t xml:space="preserve">(Dullinger </w:t>
      </w:r>
      <w:r w:rsidRPr="00F125CB">
        <w:rPr>
          <w:i/>
          <w:noProof/>
        </w:rPr>
        <w:t>et al.</w:t>
      </w:r>
      <w:r w:rsidRPr="00F125CB">
        <w:rPr>
          <w:noProof/>
        </w:rPr>
        <w:t xml:space="preserve"> 2021; Millard </w:t>
      </w:r>
      <w:r w:rsidRPr="00F125CB">
        <w:rPr>
          <w:i/>
          <w:noProof/>
        </w:rPr>
        <w:t>et al.</w:t>
      </w:r>
      <w:r w:rsidRPr="00F125CB">
        <w:rPr>
          <w:noProof/>
        </w:rPr>
        <w:t xml:space="preserve"> 2021)</w:t>
      </w:r>
      <w:r w:rsidRPr="00F125CB">
        <w:fldChar w:fldCharType="end"/>
      </w:r>
      <w:r w:rsidRPr="00F125CB">
        <w:t>.</w:t>
      </w:r>
    </w:p>
    <w:p w14:paraId="0425F213" w14:textId="77777777" w:rsidR="00266502" w:rsidRPr="003012C5" w:rsidRDefault="00266502" w:rsidP="00266502">
      <w:pPr>
        <w:spacing w:line="276" w:lineRule="auto"/>
        <w:jc w:val="both"/>
        <w:rPr>
          <w:i/>
          <w:iCs/>
        </w:rPr>
      </w:pPr>
      <w:r w:rsidRPr="003012C5">
        <w:rPr>
          <w:i/>
          <w:iCs/>
        </w:rPr>
        <w:t>Climate change</w:t>
      </w:r>
    </w:p>
    <w:p w14:paraId="3EC47375" w14:textId="77777777" w:rsidR="00266502" w:rsidRDefault="00266502" w:rsidP="00266502">
      <w:pPr>
        <w:spacing w:line="276" w:lineRule="auto"/>
        <w:jc w:val="both"/>
      </w:pPr>
      <w:r w:rsidRPr="00AC797E">
        <w:t>According to the World Meteorological Organization</w:t>
      </w:r>
      <w:r>
        <w:t>, c</w:t>
      </w:r>
      <w:r w:rsidRPr="00AC797E">
        <w:t>limate change can be</w:t>
      </w:r>
      <w:r>
        <w:t xml:space="preserve"> defined as long-term </w:t>
      </w:r>
      <w:commentRangeStart w:id="61"/>
      <w:r>
        <w:t>changes (</w:t>
      </w:r>
      <w:proofErr w:type="spellStart"/>
      <w:r>
        <w:t>i.e</w:t>
      </w:r>
      <w:proofErr w:type="spellEnd"/>
      <w:r>
        <w:t xml:space="preserve">, at least over several decades) </w:t>
      </w:r>
      <w:commentRangeEnd w:id="61"/>
      <w:r>
        <w:rPr>
          <w:rStyle w:val="CommentReference"/>
        </w:rPr>
        <w:commentReference w:id="61"/>
      </w:r>
      <w:r>
        <w:t xml:space="preserve">to the mean state or to the variability of the climate, attributable to human activity or to natural causes. There is a strong scientific consensus that current climate change (starting ~1850 D.C) is the result of human activity, onset by the anthropogenic changes to atmospheric composition. Current manifestations of ongoing climate change include rising average temperatures, increases in the frequency of extreme events and changes in global rainfall patterns. </w:t>
      </w:r>
    </w:p>
    <w:p w14:paraId="118E1DF5" w14:textId="77777777" w:rsidR="00266502" w:rsidRPr="000771D9" w:rsidRDefault="00266502" w:rsidP="00266502">
      <w:pPr>
        <w:spacing w:line="276" w:lineRule="auto"/>
        <w:jc w:val="both"/>
      </w:pPr>
      <w:r>
        <w:t xml:space="preserve">There is now accumulating empirical evidence that climate </w:t>
      </w:r>
      <w:r w:rsidRPr="000771D9">
        <w:t xml:space="preserve">change </w:t>
      </w:r>
      <w:r>
        <w:t>affects biodiversity globally,</w:t>
      </w:r>
      <w:r w:rsidRPr="000771D9">
        <w:t xml:space="preserve"> </w:t>
      </w:r>
      <w:r>
        <w:t>with documented changes in phenology (), in the geographical distributions of</w:t>
      </w:r>
      <w:r w:rsidRPr="000771D9">
        <w:t xml:space="preserve"> species</w:t>
      </w:r>
      <w:r>
        <w:t xml:space="preserve"> (Arctic greening), in species physiology (), with consequences for species interactions that can exacerbate local impacts ()</w:t>
      </w:r>
      <w:r w:rsidRPr="000771D9">
        <w:t xml:space="preserve">. </w:t>
      </w:r>
    </w:p>
    <w:p w14:paraId="141FFA4D" w14:textId="77777777" w:rsidR="00266502" w:rsidRPr="000771D9" w:rsidRDefault="00266502" w:rsidP="00266502">
      <w:pPr>
        <w:spacing w:line="276" w:lineRule="auto"/>
        <w:jc w:val="both"/>
      </w:pPr>
      <w:r w:rsidRPr="000771D9">
        <w:t>Responses to climate change encompass three cornerstones : sensitivity, exposure, vulnerability.</w:t>
      </w:r>
    </w:p>
    <w:p w14:paraId="29D21B97" w14:textId="77777777" w:rsidR="00266502" w:rsidRPr="000771D9" w:rsidRDefault="00266502" w:rsidP="00266502">
      <w:pPr>
        <w:spacing w:line="276" w:lineRule="auto"/>
        <w:jc w:val="both"/>
      </w:pPr>
      <w:r w:rsidRPr="000771D9">
        <w:t xml:space="preserve">As the world’s population continues to grow and as the demand for food, energy and other commodities keeps rising, rates of global land-use and climate change are unlikely to curb without the implementation of strong international regulations and consumption changes </w:t>
      </w:r>
      <w:commentRangeStart w:id="62"/>
      <w:r w:rsidRPr="000771D9">
        <w:fldChar w:fldCharType="begin" w:fldLock="1"/>
      </w:r>
      <w:r w:rsidRPr="000771D9">
        <w:instrText>ADDIN CSL_CITATION {"citationItems":[{"id":"ITEM-1","itemData":{"DOI":"10.1038/s41467-019-09945-w","ISSN":"20411723","PMID":"31092816","abstract":"Land use is at the core of various sustainable development goals. Long-term climate foresight studies have structured their recent analyses around five socio-economic pathways (SSPs), with consistent storylines of future macroeconomic and societal developments; however, model quantification of these scenarios shows substantial heterogeneity in land-use projections. Here we build on a recently developed sensitivity approach to identify how future land use depends on six distinct socio-economic drivers (population, wealth, consumption preferences, agricultural productivity, land-use regulation, and trade) and their interactions. Spread across models arises mostly from diverging sensitivities to long-term drivers and from various representations of land-use regulation and trade, calling for reconciliation efforts and more empirical research. Most influential determinants for future cropland and pasture extent are population and agricultural efficiency. Furthermore, land-use regulation and consumption changes can play a key role in reducing both land use and food-security risks, and need to be central elements in sustainable development strategies.","author":[{"dropping-particle":"","family":"Stehfest","given":"Elke","non-dropping-particle":"","parse-names":false,"suffix":""},{"dropping-particle":"","family":"Zeist","given":"Willem Jan","non-dropping-particle":"van","parse-names":false,"suffix":""},{"dropping-particle":"","family":"Valin","given":"Hugo","non-dropping-particle":"","parse-names":false,"suffix":""},{"dropping-particle":"","family":"Havlik","given":"Petr","non-dropping-particle":"","parse-names":false,"suffix":""},{"dropping-particle":"","family":"Popp","given":"Alexander","non-dropping-particle":"","parse-names":false,"suffix":""},{"dropping-particle":"","family":"Kyle","given":"Page","non-dropping-particle":"","parse-names":false,"suffix":""},{"dropping-particle":"","family":"Tabeau","given":"Andrzej","non-dropping-particle":"","parse-names":false,"suffix":""},{"dropping-particle":"","family":"Mason-D’Croz","given":"Daniel","non-dropping-particle":"","parse-names":false,"suffix":""},{"dropping-particle":"","family":"Hasegawa","given":"Tomoko","non-dropping-particle":"","parse-names":false,"suffix":""},{"dropping-particle":"","family":"Bodirsky","given":"Benjamin L.","non-dropping-particle":"","parse-names":false,"suffix":""},{"dropping-particle":"","family":"Calvin","given":"Katherine","non-dropping-particle":"","parse-names":false,"suffix":""},{"dropping-particle":"","family":"Doelman","given":"Jonathan C.","non-dropping-particle":"","parse-names":false,"suffix":""},{"dropping-particle":"","family":"Fujimori","given":"Shinichiro","non-dropping-particle":"","parse-names":false,"suffix":""},{"dropping-particle":"","family":"Humpenöder","given":"Florian","non-dropping-particle":"","parse-names":false,"suffix":""},{"dropping-particle":"","family":"Lotze-Campen","given":"Hermann","non-dropping-particle":"","parse-names":false,"suffix":""},{"dropping-particle":"","family":"Meijl","given":"Hans","non-dropping-particle":"van","parse-names":false,"suffix":""},{"dropping-particle":"","family":"Wiebe","given":"Keith","non-dropping-particle":"","parse-names":false,"suffix":""}],"container-title":"Nature Communications","id":"ITEM-1","issue":"1","issued":{"date-parts":[["2019"]]},"page":"1-10","publisher":"Springer US","title":"Key determinants of global land-use projections","type":"article-journal","volume":"10"},"uris":["http://www.mendeley.com/documents/?uuid=a3138985-61d0-4b40-8037-14f898d42752"]}],"mendeley":{"formattedCitation":"(Stehfest &lt;i&gt;et al.&lt;/i&gt; 2019)","plainTextFormattedCitation":"(Stehfest et al. 2019)","previouslyFormattedCitation":"(Stehfest &lt;i&gt;et al.&lt;/i&gt; 2019)"},"properties":{"noteIndex":0},"schema":"https://github.com/citation-style-language/schema/raw/master/csl-citation.json"}</w:instrText>
      </w:r>
      <w:r w:rsidRPr="000771D9">
        <w:fldChar w:fldCharType="separate"/>
      </w:r>
      <w:r w:rsidRPr="000771D9">
        <w:rPr>
          <w:noProof/>
        </w:rPr>
        <w:t xml:space="preserve">(Stehfest </w:t>
      </w:r>
      <w:r w:rsidRPr="000771D9">
        <w:rPr>
          <w:i/>
          <w:noProof/>
        </w:rPr>
        <w:t>et al.</w:t>
      </w:r>
      <w:r w:rsidRPr="000771D9">
        <w:rPr>
          <w:noProof/>
        </w:rPr>
        <w:t xml:space="preserve"> 2019)</w:t>
      </w:r>
      <w:r w:rsidRPr="000771D9">
        <w:fldChar w:fldCharType="end"/>
      </w:r>
      <w:commentRangeEnd w:id="62"/>
      <w:r w:rsidRPr="000771D9">
        <w:rPr>
          <w:rStyle w:val="CommentReference"/>
        </w:rPr>
        <w:commentReference w:id="62"/>
      </w:r>
      <w:r w:rsidRPr="000771D9">
        <w:t xml:space="preserve"> (add </w:t>
      </w:r>
      <w:r>
        <w:t xml:space="preserve">cc </w:t>
      </w:r>
      <w:r w:rsidRPr="000771D9">
        <w:t xml:space="preserve">ref). </w:t>
      </w:r>
      <w:r>
        <w:t>In this context</w:t>
      </w:r>
      <w:r w:rsidRPr="000771D9">
        <w:t xml:space="preserve">, understanding the effects of land-use and climate change on biodiversity and associated ecosystem services has become vital in order to put into place mitigation measures. </w:t>
      </w:r>
    </w:p>
    <w:p w14:paraId="7C792B7F" w14:textId="77777777" w:rsidR="00266502" w:rsidRPr="00F125CB" w:rsidRDefault="00266502" w:rsidP="00266502">
      <w:pPr>
        <w:spacing w:line="276" w:lineRule="auto"/>
        <w:jc w:val="both"/>
        <w:rPr>
          <w:sz w:val="20"/>
          <w:szCs w:val="20"/>
        </w:rPr>
      </w:pPr>
    </w:p>
    <w:p w14:paraId="4F869774" w14:textId="77777777" w:rsidR="00266502" w:rsidRPr="00F125CB" w:rsidRDefault="00266502" w:rsidP="00266502">
      <w:pPr>
        <w:pStyle w:val="ListParagraph"/>
        <w:numPr>
          <w:ilvl w:val="0"/>
          <w:numId w:val="2"/>
        </w:numPr>
        <w:spacing w:line="276" w:lineRule="auto"/>
        <w:jc w:val="both"/>
        <w:rPr>
          <w:i/>
          <w:iCs/>
        </w:rPr>
      </w:pPr>
      <w:r w:rsidRPr="00F125CB">
        <w:rPr>
          <w:i/>
          <w:iCs/>
        </w:rPr>
        <w:t>Informing and prioritising vertebrate conservation with trait-based approaches</w:t>
      </w:r>
    </w:p>
    <w:p w14:paraId="796D21C4" w14:textId="77777777" w:rsidR="00266502" w:rsidRPr="000771D9" w:rsidRDefault="00266502" w:rsidP="00266502">
      <w:pPr>
        <w:spacing w:line="276" w:lineRule="auto"/>
        <w:jc w:val="both"/>
        <w:rPr>
          <w:b/>
          <w:bCs/>
          <w:i/>
          <w:iCs/>
        </w:rPr>
      </w:pPr>
      <w:r w:rsidRPr="000771D9">
        <w:rPr>
          <w:b/>
          <w:bCs/>
          <w:i/>
          <w:iCs/>
        </w:rPr>
        <w:t>Ecological importance of terrestrial vertebrates and current threats</w:t>
      </w:r>
    </w:p>
    <w:p w14:paraId="6AB55A3B" w14:textId="77777777" w:rsidR="00266502" w:rsidRPr="00710460" w:rsidRDefault="00266502" w:rsidP="00266502">
      <w:pPr>
        <w:spacing w:line="276" w:lineRule="auto"/>
        <w:jc w:val="both"/>
      </w:pPr>
      <w:r w:rsidRPr="00F125CB">
        <w:rPr>
          <w:rFonts w:ascii="SFRM1095" w:hAnsi="SFRM1095" w:cs="SFRM1095"/>
        </w:rPr>
        <w:t xml:space="preserve">Vertebrate species play significant roles in ecosystem functioning and support a wide range of processes, most notably as pollinators </w:t>
      </w:r>
      <w:r w:rsidRPr="00F125CB">
        <w:rPr>
          <w:rFonts w:ascii="SFRM1095" w:hAnsi="SFRM1095" w:cs="SFRM1095"/>
        </w:rPr>
        <w:fldChar w:fldCharType="begin" w:fldLock="1"/>
      </w:r>
      <w:r w:rsidRPr="00F125CB">
        <w:rPr>
          <w:rFonts w:ascii="SFRM1095" w:hAnsi="SFRM1095" w:cs="SFRM1095"/>
        </w:rPr>
        <w:instrText>ADDIN CSL_CITATION {"citationItems":[{"id":"ITEM-1","itemData":{"DOI":"10.1002/fee.1763","ISBN":"9789622099845 (pbk.)\\r962209984X (pbk.)\\r9789622099838\\r9622099831\\rNLGGC 320458679\\rAU@ 000046124107\\rHEBIS 228638607\\r080474792X (alk. paper)","ISSN":"15409309","abstract":"Vertebrate pollinators are increasingly threatened worldwide, but little is known about the potential consequences of declining pollinator populations on plants and ecosystems. Here, we present the first global assessment of the importance of vertebrate pollinators in the reproductive success of selected flowering plants. Our meta-analysis of 126 experiments on animal-pollinated plants revealed that excluding vertebrate pollinators – but not insect pollinators – reduced fruit and/or seed production by 63% on average. We found bat-pollinated plants to be more dependent on their respective vertebrate pollinators than bird-pollinated plants (an average 83% reduction in fruit/seed production when bats were excluded, as compared to a 46% reduction when birds were excluded). Plant dependence on vertebrate pollinators for fruit/seed production was greater in the tropics than at higher latitudes. Given the potential for substantial negative impacts associated with the loss of vertebrate pollinators, there is a clear need for prompt, effective conservation action for threatened flower-visiting vertebrate species. Additional research on how such changes might affect wider ecosystems is also required.","author":[{"dropping-particle":"","family":"Ratto","given":"Fabrizia","non-dropping-particle":"","parse-names":false,"suffix":""},{"dropping-particle":"","family":"Simmons","given":"Benno I.","non-dropping-particle":"","parse-names":false,"suffix":""},{"dropping-particle":"","family":"Spake","given":"Rebecca","non-dropping-particle":"","parse-names"</w:instrText>
      </w:r>
      <w:r w:rsidRPr="00266502">
        <w:rPr>
          <w:rFonts w:ascii="SFRM1095" w:hAnsi="SFRM1095" w:cs="SFRM1095"/>
          <w:lang w:val="it-IT"/>
        </w:rPr>
        <w:instrText>:false,"suffix":""},{"dropping-particle":"","family":"Zamora-Gutierrez","given":"Veronica","non-dropping-particle":"","parse-names":false,"suffix":""},{"dropping-particle":"","family":"MacDonald","given":"Michael A.","non-dropping-particle":"","parse-names":false,"suffix":""},{"dropping-particle":"","family":"Merriman","given":"Jennifer C.","non-dropping-particle":"","parse-names":false,"suffix":""},{"dropping-particle":"","family":"Tremlett","given":"Constance J.","non-dropping-particle":"","parse-names":false,"suffix":""},{"dropping-particle":"","family":"Poppy","given":"Guy M.","non-dropping-particle":"","parse-names":false,"suffix":""},{"dropping-particle":"","family":"Peh","given":"Kelvin S.H.","non-dropping-particle":"","parse-names":false,"suffix":""},{"dropping-particle":"V.","family":"Dicks","given":"Lynn","non-dropping-particle":"","parse-names":false,"suffix":""}],"container-title":"Frontiers in Ecology and the Environment","id":"ITEM-1","issued":{"date-parts":[["2018"]]},"title":"Global importance of vertebrate pollinators for plant reproductive success: a meta-analysis","type":"article"},"uris":["http://www.mendeley.com/documents/?uuid=5c4c4033-d8bc-4b4a-8c12-0d08e10cdedc"]}],"mendeley":{"formattedCitation":"(Ratto &lt;i&gt;et al.&lt;/i&gt; 2018)","plainTextFormattedCitation":"(Ratto et al. 2018)","previouslyFormattedCitation":"(Ratto &lt;i&gt;et al.&lt;/i&gt; 2018)"},"properties":{"noteIndex":0},"schema":"https://github.com/citation-style-language/schema/raw/master/csl-citation.json"}</w:instrText>
      </w:r>
      <w:r w:rsidRPr="00F125CB">
        <w:rPr>
          <w:rFonts w:ascii="SFRM1095" w:hAnsi="SFRM1095" w:cs="SFRM1095"/>
        </w:rPr>
        <w:fldChar w:fldCharType="separate"/>
      </w:r>
      <w:r w:rsidRPr="00266502">
        <w:rPr>
          <w:rFonts w:ascii="SFRM1095" w:hAnsi="SFRM1095" w:cs="SFRM1095"/>
          <w:noProof/>
          <w:lang w:val="it-IT"/>
        </w:rPr>
        <w:t xml:space="preserve">(Ratto </w:t>
      </w:r>
      <w:r w:rsidRPr="00266502">
        <w:rPr>
          <w:rFonts w:ascii="SFRM1095" w:hAnsi="SFRM1095" w:cs="SFRM1095"/>
          <w:i/>
          <w:noProof/>
          <w:lang w:val="it-IT"/>
        </w:rPr>
        <w:t>et al.</w:t>
      </w:r>
      <w:r w:rsidRPr="00266502">
        <w:rPr>
          <w:rFonts w:ascii="SFRM1095" w:hAnsi="SFRM1095" w:cs="SFRM1095"/>
          <w:noProof/>
          <w:lang w:val="it-IT"/>
        </w:rPr>
        <w:t xml:space="preserve"> 2018)</w:t>
      </w:r>
      <w:r w:rsidRPr="00F125CB">
        <w:rPr>
          <w:rFonts w:ascii="SFRM1095" w:hAnsi="SFRM1095" w:cs="SFRM1095"/>
        </w:rPr>
        <w:fldChar w:fldCharType="end"/>
      </w:r>
      <w:r w:rsidRPr="00266502">
        <w:rPr>
          <w:rFonts w:ascii="SFRM1095" w:hAnsi="SFRM1095" w:cs="SFRM1095"/>
          <w:lang w:val="it-IT"/>
        </w:rPr>
        <w:t xml:space="preserve">, </w:t>
      </w:r>
      <w:proofErr w:type="spellStart"/>
      <w:r w:rsidRPr="00266502">
        <w:rPr>
          <w:rFonts w:ascii="SFRM1095" w:hAnsi="SFRM1095" w:cs="SFRM1095"/>
          <w:lang w:val="it-IT"/>
        </w:rPr>
        <w:t>seed</w:t>
      </w:r>
      <w:proofErr w:type="spellEnd"/>
      <w:r w:rsidRPr="00266502">
        <w:rPr>
          <w:rFonts w:ascii="SFRM1095" w:hAnsi="SFRM1095" w:cs="SFRM1095"/>
          <w:lang w:val="it-IT"/>
        </w:rPr>
        <w:t xml:space="preserve"> </w:t>
      </w:r>
      <w:proofErr w:type="spellStart"/>
      <w:r w:rsidRPr="00266502">
        <w:rPr>
          <w:rFonts w:ascii="SFRM1095" w:hAnsi="SFRM1095" w:cs="SFRM1095"/>
          <w:lang w:val="it-IT"/>
        </w:rPr>
        <w:t>dispersers</w:t>
      </w:r>
      <w:proofErr w:type="spellEnd"/>
      <w:r w:rsidRPr="00266502">
        <w:rPr>
          <w:rFonts w:ascii="SFRM1095" w:hAnsi="SFRM1095" w:cs="SFRM1095"/>
          <w:lang w:val="it-IT"/>
        </w:rPr>
        <w:t xml:space="preserve"> </w:t>
      </w:r>
      <w:r w:rsidRPr="00F125CB">
        <w:rPr>
          <w:rFonts w:ascii="SFRM1095" w:hAnsi="SFRM1095" w:cs="SFRM1095"/>
        </w:rPr>
        <w:fldChar w:fldCharType="begin" w:fldLock="1"/>
      </w:r>
      <w:r w:rsidRPr="00266502">
        <w:rPr>
          <w:rFonts w:ascii="SFRM1095" w:hAnsi="SFRM1095" w:cs="SFRM1095"/>
          <w:lang w:val="it-IT"/>
        </w:rPr>
        <w:instrText>ADDIN CSL_CITATION {"citationItems":[{"id":"ITEM-1","itemData":{"DOI":"10.1146/annurev.ecolsys.34.011802.132535","ISSN":"00664162","abstract":"Vertebrate dispersal of fruits and seeds is a common feature of many modern angiosperms and gymnosperms, yet the evolution and frequency of this feature in the fossil record remain unclear. Increasingly complex information suggests that (a) plants had the necessary morphological features for vertebrate dispersal by the Pennsylvanian, but possibly in the absence of clear vertebrate dispersal agents; (b) vertebrate herbivores first diversified in the Permian, and consistent dispersal relationships became possible; (c) the Mesozoic was dominated by large herbivorous dinosaurs, possible sources of diffuse, whole-plant dispersal; (d) simultaneously, several groups of small vertebrates, including lizards and, in the later Mesozoic, birds and mammals, could have established more specific vertebrate-plant associations, but supporting evidence is rudimentary; and (e) the diversification of small mammals and birds in the Tertiary established a consistent basis for organ-level interactions, allowing for the widespread occurrence of biotic dispersal in gymnosperms and angiosperms.","author":[{"dropping-particle":"","family":"Tiffney","given":"Bruce H.","non-dropping-particle":"","parse-names":false,"suffix":""}],"container-title":"Annual Review of Ecology, Evolution, and Systematics","id":"ITEM-1","issued":{"date-parts":[["2004"]]},"page":"1-29","title":"Vertebrate dispersal of seed plants through time","type":"article-journal","volume":"35"},"uris":["http://www.mendeley.com/documents/?uuid=d1a6f28e-4949-4a39-bca0-74100c71a2fb"]}],"mendeley":{"formattedCitation":"(Tiffney 2004)","plainTextFormattedCitation":"(Tiffney 2004)","previouslyFormattedCitation":"(Tiffney 2004)"},"properties":{"noteIndex":0},"schema":"https://github.com/citation-style-language/schema/raw/master/csl-citation.json"}</w:instrText>
      </w:r>
      <w:r w:rsidRPr="00F125CB">
        <w:rPr>
          <w:rFonts w:ascii="SFRM1095" w:hAnsi="SFRM1095" w:cs="SFRM1095"/>
        </w:rPr>
        <w:fldChar w:fldCharType="separate"/>
      </w:r>
      <w:r w:rsidRPr="00266502">
        <w:rPr>
          <w:rFonts w:ascii="SFRM1095" w:hAnsi="SFRM1095" w:cs="SFRM1095"/>
          <w:noProof/>
          <w:lang w:val="it-IT"/>
        </w:rPr>
        <w:t>(Tiffney 2004)</w:t>
      </w:r>
      <w:r w:rsidRPr="00F125CB">
        <w:rPr>
          <w:rFonts w:ascii="SFRM1095" w:hAnsi="SFRM1095" w:cs="SFRM1095"/>
        </w:rPr>
        <w:fldChar w:fldCharType="end"/>
      </w:r>
      <w:r w:rsidRPr="00266502">
        <w:rPr>
          <w:rFonts w:ascii="SFRM1095" w:hAnsi="SFRM1095" w:cs="SFRM1095"/>
          <w:lang w:val="it-IT"/>
        </w:rPr>
        <w:t xml:space="preserve">, </w:t>
      </w:r>
      <w:proofErr w:type="spellStart"/>
      <w:r w:rsidRPr="00266502">
        <w:rPr>
          <w:rFonts w:ascii="SFRM1095" w:hAnsi="SFRM1095" w:cs="SFRM1095"/>
          <w:lang w:val="it-IT"/>
        </w:rPr>
        <w:t>regulators</w:t>
      </w:r>
      <w:proofErr w:type="spellEnd"/>
      <w:r w:rsidRPr="00266502">
        <w:rPr>
          <w:rFonts w:ascii="SFRM1095" w:hAnsi="SFRM1095" w:cs="SFRM1095"/>
          <w:lang w:val="it-IT"/>
        </w:rPr>
        <w:t xml:space="preserve"> of </w:t>
      </w:r>
      <w:proofErr w:type="spellStart"/>
      <w:r w:rsidRPr="00266502">
        <w:rPr>
          <w:rFonts w:ascii="SFRM1095" w:hAnsi="SFRM1095" w:cs="SFRM1095"/>
          <w:lang w:val="it-IT"/>
        </w:rPr>
        <w:t>lower</w:t>
      </w:r>
      <w:proofErr w:type="spellEnd"/>
      <w:r w:rsidRPr="00266502">
        <w:rPr>
          <w:rFonts w:ascii="SFRM1095" w:hAnsi="SFRM1095" w:cs="SFRM1095"/>
          <w:lang w:val="it-IT"/>
        </w:rPr>
        <w:t xml:space="preserve"> </w:t>
      </w:r>
      <w:proofErr w:type="spellStart"/>
      <w:r w:rsidRPr="00266502">
        <w:rPr>
          <w:rFonts w:ascii="SFRM1095" w:hAnsi="SFRM1095" w:cs="SFRM1095"/>
          <w:lang w:val="it-IT"/>
        </w:rPr>
        <w:t>trophic</w:t>
      </w:r>
      <w:proofErr w:type="spellEnd"/>
      <w:r w:rsidRPr="00266502">
        <w:rPr>
          <w:rFonts w:ascii="SFRM1095" w:hAnsi="SFRM1095" w:cs="SFRM1095"/>
          <w:lang w:val="it-IT"/>
        </w:rPr>
        <w:t xml:space="preserve"> </w:t>
      </w:r>
      <w:proofErr w:type="spellStart"/>
      <w:r w:rsidRPr="00266502">
        <w:rPr>
          <w:rFonts w:ascii="SFRM1095" w:hAnsi="SFRM1095" w:cs="SFRM1095"/>
          <w:lang w:val="it-IT"/>
        </w:rPr>
        <w:t>levels</w:t>
      </w:r>
      <w:proofErr w:type="spellEnd"/>
      <w:r w:rsidRPr="00266502">
        <w:rPr>
          <w:rFonts w:ascii="SFRM1095" w:hAnsi="SFRM1095" w:cs="SFRM1095"/>
          <w:lang w:val="it-IT"/>
        </w:rPr>
        <w:t xml:space="preserve"> </w:t>
      </w:r>
      <w:r>
        <w:rPr>
          <w:rFonts w:ascii="SFRM1095" w:hAnsi="SFRM1095" w:cs="SFRM1095"/>
        </w:rPr>
        <w:fldChar w:fldCharType="begin" w:fldLock="1"/>
      </w:r>
      <w:r w:rsidRPr="00266502">
        <w:rPr>
          <w:rFonts w:ascii="SFRM1095" w:hAnsi="SFRM1095" w:cs="SFRM1095"/>
          <w:lang w:val="it-IT"/>
        </w:rPr>
        <w:instrText>ADDIN CSL_CITATION {"citationItems":[{"id":"ITEM-1","itemData":{"DOI":"10.1890/09-1260.1","ISSN":"00129615","abstract":"Quantifying the relative impacts of top-down vs. bottom-up control of ecosystems remains a controversial issue, with debate often focusing on the perennial question of how predators affect prey densities. To assess predator impacts, we performed a worldwide meta-analysis of field experiments in which the densities of terrestrial vertebrate predators were manipulated and the responses of their terrestrial vertebrate prey were measured. Our results show that predation indeed limits prey populations, as prey densities change substantially after predator manipulations. The main determinant of the result of an experiment was the efficiency of predator manipulation. Positive impacts of predator manipulation appeared to increase with duration of the experiment for non-cyclic prey, while the opposite was true for cyclic prey. In addition, predator manipulation showed a large positive impact on cyclic prey at low prey densities, but had no obvious impact at peak prey densities. As prey population densities generally respond predictably to predator manipula- tions, we suggest that control of introduced vertebrate predators can be used to effectively conserve and manage native wildlife. However, care should be taken when controlling native predators, especially apex species, owing to their importance as strong intera</w:instrText>
      </w:r>
      <w:r>
        <w:rPr>
          <w:rFonts w:ascii="SFRM1095" w:hAnsi="SFRM1095" w:cs="SFRM1095"/>
        </w:rPr>
        <w:instrText>ctors and the biodiversity value of their habitats. We discuss gaps in our knowledge of predator–prey relationships and methodological issues related to manipulation experiments. An important guideline for future studies is that adequate monitoring of predator numbers before and during the experiment is the only way to ensure that observed responses in prey populations are actually caused by changes in predation impacts.","author":[{"dropping-particle":"","family":"Salo","given":"Pälvi","non-dropping-particle":"","parse-names":false,"suffix":""},{"dropping-particle":"","family":"Banks","given":"Peter B.","non-dropping-particle":"","parse-names":false,"suffix":""},{"dropping-particle":"","family":"Dickman","given":"Chris R.","non-dropping-particle":"","parse-names":false,"suffix":""},{"dropping-particle":"","family":"Korpimäki","given":"Erkki","non-dropping-particle":"","parse-names":false,"suffix":""}],"container-title":"Ecological Monographs","id":"ITEM-1","issued":{"date-parts":[["2010"]]},"title":"Predator manipulation experiments: Impacts on populations of terrestrial vertebrate prey","type":"article-journal"},"uris":["http://www.mendeley.com/documents/?uuid=845e2a4f-8c48-43ae-be76-a1c1ff23bc44"]},{"id":"ITEM-2","itemData":{"DOI":"10.1111/j.1365-2656.2012.01974.x","ISBN":"0021-8790","ISSN":"00218790","PMID":"22435774","abstract":"1. Examining the consequences of environmental change for the provision of ecosystem services can be facilitated through trait-based frameworks that consider linkages between traits that influence a species' response to change and traits that determine its effect on ecosystem services. 2. Developing these frameworks requires a systematic approach to trait selection and addressing the interrelationships among the scale of the environmental change, area of ecosystem service provision and the most appropriate traits for analysis. 3. We examine key issues in the application of trait approaches to vertebrates, drawing specifically on the substantial progress made in this area for plants. We argue that vertebrate ecologists need to develop more coherent and systematic trait-based approaches that are broadly applicable. 4. We present a new framework for selecting response and effect traits to link environmental change with ecosystem services. An empirical example of each step in the framework is provided using birds as a case study, linking the environmental change of loss of tree cover with the ecosystem service of invertebrate pest regulation in apple orchards. We found that as tree cover around orchards increased so did the abundance and foraging rate of bird species that pursue invertebrates in flight, and this may help reduce the abundance of certain pests of apples (e.g. adult stages of Cydia pomonella and Helicoverpa armigera). 5. Implementing a systematic and transparent approach to trait selection should further refine the development of trait-based approaches for vertebrates.","author":[{"dropping-particle":"","family":"Luck","given":"Gary W.","non-dropping-particle":"","parse-names":false,"suffix":""},{"dropping-particle":"","family":"Lavorel","given":"Sandra","non-dropping-particle":"","parse-names":false,"suffix":""},{"dropping-particle":"","family":"Mcintyre","given":"Sue","non-dropping-particle":"","parse-names":false,"suffix":""},{"dropping-particle":"","family":"Lumb","given":"Katrina","non-dropping-particle":"","parse-names":false,"suffix":""}],"container-title":"Journal of Animal Ecology","id":"ITEM-2","issued":{"date-parts":[["2012"]]},"title":"Improving the application of vertebrate trait-based frameworks to the study of ecosystem services","type":"article-journal"},"uris":["http://www.mendeley.com/documents/?uuid=54141965-189e-43de-96ff-638bee308504"]},{"id":"ITEM-3","itemData":{"DOI":"10.1073/pnas.1707984115","ISBN":"1091-6490 (Electronic)\r0027-8424 (Linking)","ISSN":"0027-8424","PMID":"29848630","abstract":"The theory of \"top-down\" ecological regulation predicts that herbivory suppresses plant abundance, biomass, and survival but increases diversity through the disproportionate consumption of dominant species, which inhibits competitive exclusion. To date, these outcomes have been clear in aquatic ecosystems but not on land. We explicate this discrepancy using a meta-analysis of experimental results from 123 native animal exclusions in natural terrestrial ecosystems (623 pairwise comparisons). Consistent with top-down predictions, we found that herbivores significantly reduced plant abundance, biomass, survival, and reproduction (all P &lt; 0.01) and increased species evenness but not richness (P = 0.06 and P = 0.59, respectively). However, when examining patterns in the strength of top-down effects, with few exceptions, we were unable to detect significantly different effect sizes among biomes, based on local site characteristics (climate or productivity) or study characteristics (study duration or exclosure size). The positive effects on diversity were only significant in studies excluding large animals or located in temperate grasslands. The results demonstrate that top-down regulation by herbivores is a pervasive process shaping terrestrial plant communities at the global scale, but its strength is highly site specific and not predicted by basic site conditions. We suggest that including herbivore densities as a covariate in future exclosure studies will facilitate the discovery of unresolved macroecology trends in the strength of herbivore-plant interactions.","author":[{"dropping-particle":"","family":"Lin","given":"Fei","non-dropping-particle":"","parse-names":false,"suffix":""},{"dropping-particle":"","family":"Jia","given":"Shihong","non-dropping-particle":"","parse-names":false,"suffix":""},{"dropping-particle":"","family":"Luskin","given":"Matthew Scott","non-dropping-particle":"","parse-names":false,"suffix":""},{"dropping-particle":"","family":"Ye","given":"Ji","non-dropping-particle":"","parse-names":false,"suffix":""},{"dropping-particle":"","family":"Hao","given":"Zhanqing","non-dropping-particle":"","parse-names":false,"suffix":""},{"dropping-particle":"","family":"Wang","given":"Xugao","non-dropping-particle":"","parse-names":false,"suffix":""},{"dropping-particle":"","family":"Yuan","given":"Zuoqiang","non-dropping-particle":"","parse-names":false,"suffix":""}],"container-title":"Proceedings of the National Academy of Sciences","id":"ITEM-3","issued":{"date-parts":[["2018"]]},"title":"Global signal of top-down control of terrestrial plant communities by herbivores","type":"article-journal"},"uris":["http://www.mendeley.com/documents/?uuid=cdf189a9-ef31-4980-a164-baddda6c0c1f"]},{"id":"ITEM-4","itemData":{"DOI":"10.1098/rspb.2018.0949","ISSN":"14712954","abstract":"Trophic interactions play critical roles in structuring biotic communities. Understanding variation in trophic interactions among systems provides important insights into biodiversity maintenance and conservation. However, the relative importance of bottom-up versus top-down trophic processes for broad-scale patterns in biodiversity is poorly understood. Here, we used global datasets on species richness of vascular plants, mammals and breeding birds to evaluate the role of trophic interactions in shaping large-scale diversity patterns. Specifically, we used non-recursive structural equation models to test for top-down and bottom-up forcing of global species diversity patterns among plants and trophic guilds of mammals and birds (carnivores, invertivores and herbivores), while accounting for extrinsic environmental drivers. The results show that trophic linkages emerged as being more important to explaining species richness than extrinsic environmental drivers. In particular, there were strong, positive top-down interactions between mammal herbivores and plants, and moderate to strong bottom-up and/or top-down interactions between herbivores/invertivores and carnivores. Estimated trophic interactions for separate biogeographical regions were consistent with global patterns. Our findings demonstrate that, after accounting for environmental drivers, large-scale species richness patterns in plant and vertebrate taxa consistently support trophic interactions playing a major role in shaping global patterns in biodiversity. Furthermore, these results suggest that top-down forces often play strong complementary roles relative to bottom-up drivers in structuring biodiversity patterns across trophic levels. These findings underscore the importance of integrating trophic forcing mechanisms into studies of biodiversity patterns.","author":[{"dropping-particle":"","family":"Zhang","given":"Jian","non-dropping-particle":"","parse-names":false,"suffix":""},{"dropping-particle":"","family":"Qian","given":"Hong","non-dropping-particle":"","parse-names":false,"suffix":""},{"dropping-particle":"","family":"Girardello","given":"Marco","non-dropping-particle":"","parse-names":false,"suffix":""},{"dropping-particle":"","family":"Pellissier","given":"Vincent","non-dropping-particle":"","parse-names":false,"suffix":""},{"dropping-particle":"","family":"Nielsen","given":"Scott E.","non-dropping-particle":"","parse-names":false,"suffix":""},{"dropping-particle":"","family":"Svenning","given":"Jens Christian","non-dropping-particle":"","parse-names":false,"suffix":""}],"container-title":"Proceedings of the Royal Society B: Biological Sciences","id":"ITEM-4","issued":{"date-parts":[["2018"]]},"title":"Trophic interactions among vertebrate guilds and plants shape global patterns in species diversity","type":"article-journal"},"uris":["http://www.mendeley.com/documents/?uuid=9326fa52-189e-4fe4-b786-b2245d872b29"]},{"id":"ITEM-5","itemData":{"DOI":"10.1073/pnas.1001934107","ISSN":"0027-8424","abstract":"Theory on trophic interactions predicts that predators increase plant biomass by feeding on herbivores, an indirect interaction called a trophic cascade. Theory also predicts that predators feeding on predators, or intraguild predation, will weaken trophic cascades. Although past syntheses have confirmed cascading effects of terrestrial arthropod predators, we lack a comprehensive analysis for vertebrate insectivores-which by virtue of their body size and feeding habits are often top predators in these systems-and of how intraguild predation mediates trophic cascade strength. We report here on a meta-analysis of 113 experiments documenting the effects of insectivorous birds, bats, or lizards on predaceous arthropods, herbivorous arthropods, and plants. Although vertebrate insectivores fed as intraguild predators, strongly reducing predaceous arthropods (38%), they nevertheless suppressed herbivores (39%), indirectly reduced plant damage (40%), and increased plant biomass (14%). Furthermore, effects of vertebrate insectivores on predatory and herbivorous arthropods were positively correlated. Effects were strongest on arthropods and plants in communities with abundant predaceous arthropods and strong intraguild predation, but weak in communities depauperate in arthropod predators and intraguild predation. The naturally occurring ratio of arthropod predators relative to herbivores varied tremendously among the studied communities, and the skew to predators increased with site primary productivity and in trees relative to shrubs. Although intraguild predation among arthropod predators has been shown to weaken herbivore suppression, we find this paradigm does not extend to vertebrate insectivores in these communities. Instead, vertebrate intraguild preda-tion is associated with strengthened trophic cascades, and insectivores function as dominant predators in terrestrial plant-arthropod communities.","author":[{"dropping-particle":"","family":"Barber","given":"N. A.","non-dropping-particle":"","parse-names":false,"suffix":""},{"dropping-particle":"</w:instrText>
      </w:r>
      <w:r w:rsidRPr="00266502">
        <w:rPr>
          <w:rFonts w:ascii="SFRM1095" w:hAnsi="SFRM1095" w:cs="SFRM1095"/>
          <w:lang w:val="fr-FR"/>
        </w:rPr>
        <w:instrText>","family":"Mooney","given":"K. A.","non-dropping-particle":"","parse-names":false,"suffix":""},{"dropping-particle":"","family":"Greenberg","given":"R.","non-dropping-particle":"","parse-names":false,"suffix":""},{"dropping-particle":"","family":"Philpott","given":"S. M.","non-dropping-particle":"","parse-names":false,"suffix":""},{"dropping-particle":"","family":"Bael","given":"S. A.","non-dropping-particle":"Van","parse-names":false,"suffix":""},{"dropping-particle":"","family":"Gruner","given":"D. S.","non-dropping-particle":"","parse-names":false,"suffix":""}],"container-title":"Proceedings of the National Academy of Sciences","id":"ITEM-5","issued":{"date-parts":[["2010"]]},"title":"Interactions among predators and the cascading effects of vertebrate insectivores on arthropod communities and plants","type":"article-journal"},"uris":["http://www.mendeley.com/documents/?uuid=ae37ef9e-97b5-4bef-8f1d-d339c36a92e1"]}],"mendeley":{"formattedCitation":"(Barber &lt;i&gt;et al.&lt;/i&gt; 2010; Salo &lt;i&gt;et al.&lt;/i&gt; 2010; Luck &lt;i&gt;et al.&lt;/i&gt; 2012; Lin &lt;i&gt;et al.&lt;/i&gt; 2018; Zhang &lt;i&gt;et al.&lt;/i&gt; 2018)","plainTextFormattedCitation":"(Barber et al. 2010; Salo et al. 2010; Luck et al. 2012; Lin et al. 2018; Zhang et al. 2018)","previouslyFormattedCitation":"(Barber &lt;i&gt;et al.&lt;/i&gt; 2010; Salo &lt;i&gt;et al.&lt;/i&gt; 2010; Luck &lt;i&gt;et al.&lt;/i&gt; 2012; Lin &lt;i&gt;et al.&lt;/i&gt; 2018; Zhang &lt;i&gt;et al.&lt;/i&gt; 2018)"},"properties":{"noteIndex":0},"schema":"https://github.com/citation-style-language/schema/raw/master/csl-citation.json"}</w:instrText>
      </w:r>
      <w:r>
        <w:rPr>
          <w:rFonts w:ascii="SFRM1095" w:hAnsi="SFRM1095" w:cs="SFRM1095"/>
        </w:rPr>
        <w:fldChar w:fldCharType="separate"/>
      </w:r>
      <w:r w:rsidRPr="00266502">
        <w:rPr>
          <w:rFonts w:ascii="SFRM1095" w:hAnsi="SFRM1095" w:cs="SFRM1095"/>
          <w:noProof/>
          <w:lang w:val="fr-FR"/>
        </w:rPr>
        <w:t xml:space="preserve">(Barber </w:t>
      </w:r>
      <w:r w:rsidRPr="00266502">
        <w:rPr>
          <w:rFonts w:ascii="SFRM1095" w:hAnsi="SFRM1095" w:cs="SFRM1095"/>
          <w:i/>
          <w:noProof/>
          <w:lang w:val="fr-FR"/>
        </w:rPr>
        <w:t>et al.</w:t>
      </w:r>
      <w:r w:rsidRPr="00266502">
        <w:rPr>
          <w:rFonts w:ascii="SFRM1095" w:hAnsi="SFRM1095" w:cs="SFRM1095"/>
          <w:noProof/>
          <w:lang w:val="fr-FR"/>
        </w:rPr>
        <w:t xml:space="preserve"> 2010; Salo </w:t>
      </w:r>
      <w:r w:rsidRPr="00266502">
        <w:rPr>
          <w:rFonts w:ascii="SFRM1095" w:hAnsi="SFRM1095" w:cs="SFRM1095"/>
          <w:i/>
          <w:noProof/>
          <w:lang w:val="fr-FR"/>
        </w:rPr>
        <w:t>et al.</w:t>
      </w:r>
      <w:r w:rsidRPr="00266502">
        <w:rPr>
          <w:rFonts w:ascii="SFRM1095" w:hAnsi="SFRM1095" w:cs="SFRM1095"/>
          <w:noProof/>
          <w:lang w:val="fr-FR"/>
        </w:rPr>
        <w:t xml:space="preserve"> 2010; Luck </w:t>
      </w:r>
      <w:r w:rsidRPr="00266502">
        <w:rPr>
          <w:rFonts w:ascii="SFRM1095" w:hAnsi="SFRM1095" w:cs="SFRM1095"/>
          <w:i/>
          <w:noProof/>
          <w:lang w:val="fr-FR"/>
        </w:rPr>
        <w:t>et al.</w:t>
      </w:r>
      <w:r w:rsidRPr="00266502">
        <w:rPr>
          <w:rFonts w:ascii="SFRM1095" w:hAnsi="SFRM1095" w:cs="SFRM1095"/>
          <w:noProof/>
          <w:lang w:val="fr-FR"/>
        </w:rPr>
        <w:t xml:space="preserve"> 2012; Lin </w:t>
      </w:r>
      <w:r w:rsidRPr="00266502">
        <w:rPr>
          <w:rFonts w:ascii="SFRM1095" w:hAnsi="SFRM1095" w:cs="SFRM1095"/>
          <w:i/>
          <w:noProof/>
          <w:lang w:val="fr-FR"/>
        </w:rPr>
        <w:t>et al.</w:t>
      </w:r>
      <w:r w:rsidRPr="00266502">
        <w:rPr>
          <w:rFonts w:ascii="SFRM1095" w:hAnsi="SFRM1095" w:cs="SFRM1095"/>
          <w:noProof/>
          <w:lang w:val="fr-FR"/>
        </w:rPr>
        <w:t xml:space="preserve"> 2018; Zhang </w:t>
      </w:r>
      <w:r w:rsidRPr="00266502">
        <w:rPr>
          <w:rFonts w:ascii="SFRM1095" w:hAnsi="SFRM1095" w:cs="SFRM1095"/>
          <w:i/>
          <w:noProof/>
          <w:lang w:val="fr-FR"/>
        </w:rPr>
        <w:t>et al.</w:t>
      </w:r>
      <w:r w:rsidRPr="00266502">
        <w:rPr>
          <w:rFonts w:ascii="SFRM1095" w:hAnsi="SFRM1095" w:cs="SFRM1095"/>
          <w:noProof/>
          <w:lang w:val="fr-FR"/>
        </w:rPr>
        <w:t xml:space="preserve"> 2018)</w:t>
      </w:r>
      <w:r>
        <w:rPr>
          <w:rFonts w:ascii="SFRM1095" w:hAnsi="SFRM1095" w:cs="SFRM1095"/>
        </w:rPr>
        <w:fldChar w:fldCharType="end"/>
      </w:r>
      <w:r w:rsidRPr="00266502">
        <w:rPr>
          <w:rFonts w:ascii="SFRM1095" w:hAnsi="SFRM1095" w:cs="SFRM1095"/>
          <w:lang w:val="fr-FR"/>
        </w:rPr>
        <w:t xml:space="preserve">, </w:t>
      </w:r>
      <w:proofErr w:type="spellStart"/>
      <w:r w:rsidRPr="00266502">
        <w:rPr>
          <w:rFonts w:ascii="SFRM1095" w:hAnsi="SFRM1095" w:cs="SFRM1095"/>
          <w:lang w:val="fr-FR"/>
        </w:rPr>
        <w:t>nutrient</w:t>
      </w:r>
      <w:proofErr w:type="spellEnd"/>
      <w:r w:rsidRPr="00266502">
        <w:rPr>
          <w:rFonts w:ascii="SFRM1095" w:hAnsi="SFRM1095" w:cs="SFRM1095"/>
          <w:lang w:val="fr-FR"/>
        </w:rPr>
        <w:t xml:space="preserve"> </w:t>
      </w:r>
      <w:proofErr w:type="spellStart"/>
      <w:r w:rsidRPr="00266502">
        <w:rPr>
          <w:rFonts w:ascii="SFRM1095" w:hAnsi="SFRM1095" w:cs="SFRM1095"/>
          <w:lang w:val="fr-FR"/>
        </w:rPr>
        <w:t>cyclers</w:t>
      </w:r>
      <w:proofErr w:type="spellEnd"/>
      <w:r w:rsidRPr="00266502">
        <w:rPr>
          <w:rFonts w:ascii="SFRM1095" w:hAnsi="SFRM1095" w:cs="SFRM1095"/>
          <w:lang w:val="fr-FR"/>
        </w:rPr>
        <w:t xml:space="preserve"> </w:t>
      </w:r>
      <w:r>
        <w:rPr>
          <w:rFonts w:ascii="SFRM1095" w:hAnsi="SFRM1095" w:cs="SFRM1095"/>
        </w:rPr>
        <w:fldChar w:fldCharType="begin" w:fldLock="1"/>
      </w:r>
      <w:r w:rsidRPr="00266502">
        <w:rPr>
          <w:rFonts w:ascii="SFRM1095" w:hAnsi="SFRM1095" w:cs="SFRM1095"/>
          <w:lang w:val="fr-FR"/>
        </w:rPr>
        <w:instrText xml:space="preserve">ADDIN CSL_CITATION {"citationItems":[{"id":"ITEM-1","itemData":{"DOI":"10.1098/rspb.2018.1582","ISSN":"14712954","abstract":"Top carnivores have suffered widespread global declines, with well-documented effects on mesopredators and herbivores. We know less about how carnivores affect ecosystems through scavenging. Tasmania's top carnivore, the Tasmanian devil (Sarcophilus harrisii), has suffered severe disease-induced population declines, providing a natural experiment on the role of scavenging in structuring communities. Using remote cameras and experimentally placed carcasses, we show that mesopredators consume more carrion in areas where devils have declined. Carcass consumption by the two native mesopredators was best predicted by competition for carrion, whereas consumption by the invasive mesopredator, the feral cat (Felis catus), was better predicted by the landscape-level abundance of devils, suggesting a relaxed landscape of fear where devils are suppressed. Reduced discovery of carcasses by devils was balanced by the increased discovery by mesopredators. Nonetheless, carcasses persisted approximately 2.6-fold longer where devils have declined, highlighting their importance for rapid carrion removal. The major beneficiary of increased carrion availability was the forest raven (Corvus tasmanicus). Population trends of ravens increased 2.2-fold from 1998 to </w:instrText>
      </w:r>
      <w:r>
        <w:rPr>
          <w:rFonts w:ascii="SFRM1095" w:hAnsi="SFRM1095" w:cs="SFRM1095"/>
        </w:rPr>
        <w:instrText>2017, the period of devil decline, but this increase occurred Tasmania-wide, making the cause unclear. This case study provides a little-studied potential mechanism for mesopredator release, with broad relevance to the vast areas of the world that have suffered carnivore declines.","author":[{"dropping-particle":"","family":"Cunningham","given":"Calum X.","non-dropping-particle":"","parse-names":false,"suffix":""},{"dropping-particle":"","family":"Johnson","given":"Christopher N.","non-dropping-particle":"","parse-names":false,"suffix":""},{"dropping-particle":"","family":"Barmuta","given":"Leon A.","non-dropping-particle":"","parse-names":false,"suffix":""},{"dropping-particle":"","family":"Hollings","given":"Tracey","non-dropping-particle":"","parse-names":false,"suffix":""},{"dropping-particle":"","family":"Woehler","given":"Eric J.","non-dropping-particle":"","parse-names":false,"suffix":""},{"dropping-particle":"","family":"Jones","given":"Menna E.","non-dropping-particle":"","parse-names":false,"suffix":""}],"container-title":"Proceedings of the Royal Society B: Biological Sciences","id":"ITEM-1","issued":{"date-parts":[["2018"]]},"title":"Top carnivore decline has cascading effects on scavengers and carrion persistence","type":"article-journal"},"uris":["http://www.mendeley.com/documents/?uuid=02283889-1d3e-48a7-929c-0800795826ac"]},{"id":"ITEM-2","itemData":{"DOI":"10.1002/ece3.2414","ISSN":"20457758","abstract":"Recent research has demonstrated how scavenging, the act of consuming dead animals, plays a key role in ecosystem structure, functioning, and stability. A growing number of studies suggest that vertebrate scavengers also provide key ecosystem services, the benefits humans gain from the natural world, particularly in the removal of carcasses from the environment. An increasing proportion of the human population is now residing in cities and towns, many of which, despite being highly altered environments, contain significant wildlife populations, and so animal carcasses. Indeed, non-predation fatalities may be higher within urban than natural environments. Despite this, the fate of carcasses in urban environments and the role vertebrate scavengers play in their removal have not been determined. In this study, we quantify the role of vertebrate scavengers in urban environments in three towns in the UK. Using experimentally deployed rat carcasses and rapid fire motion-triggered cameras, we determined which species were scavenging and how removal of carcass biomass was partitioned between them. Of the 63 experimental carcasses deployed, vertebrate scavenger activity was detected at 67%. There was a significantly greater depletion in carcass biomass in the presence (mean loss of 194 g) than absence (mean loss of 14 g) of scavengers. Scavenger activity was restricted to three species, Carrion crows Corvus corone, Eurasian magpies Pica pica, and European red foxes Vulpes vulpes. From behavioral analysis, we estimated that a maximum of 73% of the carcass biomass was removed by vertebrate scavengers. Despite having low species richness, the urban scavenger community in our urban study system removed a similar proportion of carcasses to those reported in more pristine environments. Vertebrate scavengers are providing a key urban ecosystem service in terms of carcass removal. This service is, however, often overlooked, and the species that provide it are among some of the most disliked and persecuted.","author":[{"dropping-particle":"","family":"Inger","given":"Richard","non-dropping-particle":"","parse-names":false,"suffix":""},{"dropping-particle":"","family":"Cox","given":"Daniel T.C.","non-dropping-particle":"","parse-names":false,"suffix":""},{"dropping-particle":"","family":"Per","given":"Esra","non-dropping-particle":"","parse-names":false,"suffix":""},{"dropping-particle":"","family":"Norton","given":"Briony A.","non-dropping-particle":"","parse-names":false,"suffix":""},{"dropping-particle":"","family":"Gaston","given":"Kevin J.","non-dropping-particle":"","parse-names":false,"suffix":""}],"container-title":"Ecology and Evolution","id":"ITEM-2","issued":{"date-parts":[["2016"]]},"title":"Ecological role of vertebrate scavengers in urban ecosystems in the UK","type":"article-journal"},"uris":["http://www.mendeley.com/documents/?uuid=9e978e07-7493-4f6f-9071-efadf354655d"]},{"id":"ITEM-3","itemData":{"DOI":"10.1016/j.tree.2010.12.011","ISSN":"01695347","abstract":"Recent advances in the ecology of food webs underscore the importance of detritus and indirect predator-prey effects. However, most research considers detritus as an invariable pool and predation as the only interaction between carnivores and prey. Carrion consumption, scavenging, is a type of detrital feeding that should have widespread consequences for the structure and stability of food webs. Providing access to high-quality resources, facultative scavenging is a ubiquitous and phylogenetically widespread strategy. In this review, we argue that scavenging is underestimated by 16-fold in food-web research, producing inflated predation rates and underestimated indirect effects. Furthermore, more energy is generally transferred per link via scavenging than predation. Thus, future food-web research should consider scavenging, especially in light of how major global changes can affect scavengers. © 2010 Elsevier Ltd.","author":[{"dropping-particle":"","family":"Wilson","given":"Erin E.","non-dropping-particle":"","parse-names":false,"suffix":""},{"dropping-particle":"","family":"Wolkovich","given":"Elizabeth M.","non-dropping-particle":"","parse-names":false,"suffix":""}],"container-title":"Trends in Ecology and Evolution","id":"ITEM-3","issued":{"date-parts":[["2011"]]},"title":"Scavenging: How carnivores and carrion structure communities","type":"article"},"uris":["http://www.mendeley.com/documents/?uuid=6bdc56d7-42da-4d83-a786-41e132d51334"]}],"mendeley":{"formattedCitation":"(Wilson &amp; Wolkovich 2011; Inger &lt;i&gt;et al.&lt;/i&gt; 2016; Cunningham &lt;i&gt;et al.&lt;/i&gt; 2018)","plainTextFormattedCitation":"(Wilson &amp; Wolkovich 2011; Inger et al. 2016; Cunningham et al. 2018)","previouslyFormattedCitation":"(Wilson &amp; Wolkovich 2011; Inger &lt;i&gt;et al.&lt;/i&gt; 2016; Cunningham &lt;i&gt;et al.&lt;/i&gt; 2018)"},"properties":{"noteIndex":0},"schema":"https://github.com/citation-style-language/schema/raw/master/csl-citation.json"}</w:instrText>
      </w:r>
      <w:r>
        <w:rPr>
          <w:rFonts w:ascii="SFRM1095" w:hAnsi="SFRM1095" w:cs="SFRM1095"/>
        </w:rPr>
        <w:fldChar w:fldCharType="separate"/>
      </w:r>
      <w:r w:rsidRPr="006F1166">
        <w:rPr>
          <w:rFonts w:ascii="SFRM1095" w:hAnsi="SFRM1095" w:cs="SFRM1095"/>
          <w:noProof/>
        </w:rPr>
        <w:t xml:space="preserve">(Wilson &amp; Wolkovich 2011; Inger </w:t>
      </w:r>
      <w:r w:rsidRPr="006F1166">
        <w:rPr>
          <w:rFonts w:ascii="SFRM1095" w:hAnsi="SFRM1095" w:cs="SFRM1095"/>
          <w:i/>
          <w:noProof/>
        </w:rPr>
        <w:t>et al.</w:t>
      </w:r>
      <w:r w:rsidRPr="006F1166">
        <w:rPr>
          <w:rFonts w:ascii="SFRM1095" w:hAnsi="SFRM1095" w:cs="SFRM1095"/>
          <w:noProof/>
        </w:rPr>
        <w:t xml:space="preserve"> 2016; Cunningham </w:t>
      </w:r>
      <w:r w:rsidRPr="006F1166">
        <w:rPr>
          <w:rFonts w:ascii="SFRM1095" w:hAnsi="SFRM1095" w:cs="SFRM1095"/>
          <w:i/>
          <w:noProof/>
        </w:rPr>
        <w:t>et al.</w:t>
      </w:r>
      <w:r w:rsidRPr="006F1166">
        <w:rPr>
          <w:rFonts w:ascii="SFRM1095" w:hAnsi="SFRM1095" w:cs="SFRM1095"/>
          <w:noProof/>
        </w:rPr>
        <w:t xml:space="preserve"> 2018)</w:t>
      </w:r>
      <w:r>
        <w:rPr>
          <w:rFonts w:ascii="SFRM1095" w:hAnsi="SFRM1095" w:cs="SFRM1095"/>
        </w:rPr>
        <w:fldChar w:fldCharType="end"/>
      </w:r>
      <w:r w:rsidRPr="00F125CB">
        <w:rPr>
          <w:rFonts w:ascii="SFRM1095" w:hAnsi="SFRM1095" w:cs="SFRM1095"/>
        </w:rPr>
        <w:t xml:space="preserve"> and ecosystem engineers</w:t>
      </w:r>
      <w:r>
        <w:rPr>
          <w:rFonts w:ascii="SFRM1095" w:hAnsi="SFRM1095" w:cs="SFRM1095"/>
        </w:rPr>
        <w:t xml:space="preserve"> </w:t>
      </w:r>
      <w:r>
        <w:rPr>
          <w:rFonts w:ascii="SFRM1095" w:hAnsi="SFRM1095" w:cs="SFRM1095"/>
        </w:rPr>
        <w:fldChar w:fldCharType="begin" w:fldLock="1"/>
      </w:r>
      <w:r>
        <w:rPr>
          <w:rFonts w:ascii="SFRM1095" w:hAnsi="SFRM1095" w:cs="SFRM1095"/>
        </w:rPr>
        <w:instrText>ADDIN CSL_CITATION {"citationItems":[{"id":"ITEM-1","itemData":{"author":[{"dropping-particle":"","family":"Severtsov","given":"","non-dropping-particle":"","parse-names":false,"suffix":""}],"id":"ITEM-1","issued":{"date-parts":[["2012"]]},"title":"The Significance of Vertebrates in the Structure and Functioning of Ecosystems","type":"speech"},"uris":["http://www.mendeley.com/documents/?uuid=a8da4272-7e8f-4fa4-87cb-e4a825ae89a5"]}],"mendeley":{"formattedCitation":"(Severtsov 2012)","plainTextFormattedCitation":"(Severtsov 2012)","previouslyFormattedCitation":"(Severtsov 2012)"},"properties":{"noteIndex":0},"schema":"https://github.com/citation-style-language/schema/raw/master/csl-citation.json"}</w:instrText>
      </w:r>
      <w:r>
        <w:rPr>
          <w:rFonts w:ascii="SFRM1095" w:hAnsi="SFRM1095" w:cs="SFRM1095"/>
        </w:rPr>
        <w:fldChar w:fldCharType="separate"/>
      </w:r>
      <w:r w:rsidRPr="00633DD7">
        <w:rPr>
          <w:rFonts w:ascii="SFRM1095" w:hAnsi="SFRM1095" w:cs="SFRM1095"/>
          <w:noProof/>
        </w:rPr>
        <w:t>(Severtsov 2012)</w:t>
      </w:r>
      <w:r>
        <w:rPr>
          <w:rFonts w:ascii="SFRM1095" w:hAnsi="SFRM1095" w:cs="SFRM1095"/>
        </w:rPr>
        <w:fldChar w:fldCharType="end"/>
      </w:r>
      <w:r w:rsidRPr="00F125CB">
        <w:rPr>
          <w:rFonts w:ascii="SFRM1095" w:hAnsi="SFRM1095" w:cs="SFRM1095"/>
        </w:rPr>
        <w:t>. Vertebrates are also important for human societies, both culturally and as sources of proteins</w:t>
      </w:r>
      <w:r>
        <w:rPr>
          <w:rFonts w:ascii="SFRM1095" w:hAnsi="SFRM1095" w:cs="SFRM1095"/>
        </w:rPr>
        <w:t xml:space="preserve"> </w:t>
      </w:r>
      <w:r>
        <w:rPr>
          <w:rFonts w:ascii="SFRM1095" w:hAnsi="SFRM1095" w:cs="SFRM1095"/>
        </w:rPr>
        <w:fldChar w:fldCharType="begin" w:fldLock="1"/>
      </w:r>
      <w:r>
        <w:rPr>
          <w:rFonts w:ascii="SFRM1095" w:hAnsi="SFRM1095" w:cs="SFRM1095"/>
        </w:rPr>
        <w:instrText>ADDIN CSL_CITATION {"citationItems":[{"id":"ITEM-1","itemData":{"DOI":"10.1371/journal.pone.0199149","ISBN":"1111111111","ISSN":"19326203","abstract":"Charisma is a term commonly used in conservation biology to describe species. However, as the term “charismatic species” has never been properly defined, it needs to be better characterized to fully meet its potential in conservation biology. To provide a more complete depiction, we collected information from four different sources to define the species currently considered to be the most charismatic and to understand what they represent to the Western public. First, we asked respondents of two separate surveys to identify the 10 animal species that they considered to be the most charismatic and associate them with one to six traits: Rare, Endangered, Beautiful, Cute, Impressive, and Dangerous. We then identified the wild animals featured on the website homepages of the zoos situated in the world’s 100 largest cities as well as on the film posters of all Disney and Pixar films, assuming in both cases that the most charismatic species were generally chosen to attract viewers. By combining the four approaches, we set up a ranked list of the 20 most charismatic animals. The majority are large exotic, terrestrial mammals. These species were deemed charismatic, mainly because they were regarded as beautiful, impressive, or endangered, although no particular trait was discriminated, and species were heterogeneously associated with most of the traits. The main social characteristics of respondents did not have a significant effect on their choices. These results provide a concrete list of the most charismatic species and offer insights into the Western public’s perception of charismatic species, both of which could be helpful to target new species for conservation campaigns.","author":[{"dropping-particle":"","family":"Albert","given":"Céline","non-dropping-particle":"","parse-names":false,"suffix":""},{"dropping-particle":"","family":"Luque","given":"Gloria M.","non-dropping-particle":"","parse-names":false,"suffix":""},{"dropping-particle":"","family":"Courchamp","given":"Franck","non-dropping-particle":"","parse-names":false,"suffix":""}],"container-title":"PLoS ONE","id":"ITEM-1","issued":{"date-parts":[["2018"]]},"title":"The twenty most charismatic species","type":"article-journal"},"uris":["http://www.mendeley.com/documents/?uuid=c82a9852-c92d-455a-81a7-d479cde83b06"]},{"id":"ITEM-2","itemData":{"DOI":"10.1146/annurev-environ-110615-085831","ISSN":"15435938","abstract":"The ecosystem services (ES) framework was developed to articulate and measure the benefits humans receive from ecosystems. Cultural ecosystem services (CES), usually defined as the intangible and nonmaterial benefits ecosystems provide, have been relatively neglected by researchers and policy-makers compared to provisioning, supporting, and regulating services. Although valuing CES poses several conceptual and methodological difficulties, it is of huge interest and importance because of the linkages between cultural values, valuation methods, and the individual and collective decision-making that influence ecosystems and human wellbeing. This review is not a how-to guide, but rather examines key conceptual issues and maps critical areas of debate. There is a range of potential approaches to assessing CES; however, choices regarding valuation methods and their role in decision-making are shaped by cultural and political dynamics. CES are at a crossroads. They can potentially act as a fruitful conceptual container for a broad range of interdisciplinary research into human-environment relations and transform how decisions regarding the environment are made, but they can also be used to legitimize and entrench modes of decision-making that marginalize and undermine the very values they are intended to protect.","author":[{"dropping-particle":"","family":"Hirons","given":"Mark","non-dropping-particle":"","parse-names":false,"suffix":""},{"dropping-particle":"","family":"Comberti","given":"Claudia","non-dropping-particle":"","parse-names":false,"suffix":""},{"dropping-particle":"","family":"Dunford","given":"Robert","non-dropping-particle":"","parse-names":false,"suffix":""}],"container-title":"Annual Review of Environment and Resources","id":"ITEM-2","issued":{"date-parts":[["2016"]]},"page":"545-574","title":"Valuing Cultural Ecosystem Services","type":"article-journal","volume":"41"},"uris":["http://www.mendeley.com/documents/?uuid=671f4896-9dfc-4ba3-aea4-9d3ee3c61f00"]},{"id":"ITEM-3","itemData":{"DOI":"10.1016/B978-0-12-809913-1.00007-7","ISBN":"9780128099148","author":[{"dropping-particle":"","family":"Alves","given":"Rômulo Romeu Nóbrega","non-dropping-particle":"","parse-names":false,"suffix":""},{"dropping-particle":"","family":"Souto","given":"Wedson Medeiros Silva","non-dropping-particle":"","parse-names":false,"suffix":""},{"dropping-particle":"","family":"Fernandes-Ferreira","given":"Hugo","non-dropping-particle":"","parse-names":false,"suffix":""},{"dropping-particle":"","family":"Bezerra","given":"Dandara Monalisa Mariz","non-dropping-particle":"","parse-names":false,"suffix":""},{"dropping-particle":"","family":"Barboza","given":"Raynner Rilke Duarte","non-dropping-particle":"","parse-names":false,"suffix":""},{"dropping-particle":"","family":"Vieira","given":"Washington Luiz Silva","non-dropping-particle":"","parse-names":false,"suffix":""}],"container-title":"Ethnozoology Animals in our Lives","id":"ITEM-3","issued":{"date-parts":[["2018"]]},"number-of-pages":"95-118","publisher":"Elsevier Inc.","title":"The Importance of Hunting in Human Societies","type":"book"},"uris":["http://www.mendeley.com/documents/?uuid=3eaa5dfa-a856-4525-bd6f-657fc4b48a23"]}],"mendeley":{"formattedCitation":"(Hirons &lt;i&gt;et al.&lt;/i&gt; 2016; Albert &lt;i&gt;et al.&lt;/i&gt; 2018; Alves &lt;i&gt;et al.&lt;/i&gt; 2018)","plainTextFormattedCitation":"(Hirons et al. 2016; Albert et al. 2018; Alves et al. 2018)","previouslyFormattedCitation":"(Hirons &lt;i&gt;et al.&lt;/i&gt; 2016; Albert &lt;i&gt;et al.&lt;/i&gt; 2018; Alves &lt;i&gt;et al.&lt;/i&gt; 2018)"},"properties":{"noteIndex":0},"schema":"https://github.com/citation-style-language/schema/raw/master/csl-citation.json"}</w:instrText>
      </w:r>
      <w:r>
        <w:rPr>
          <w:rFonts w:ascii="SFRM1095" w:hAnsi="SFRM1095" w:cs="SFRM1095"/>
        </w:rPr>
        <w:fldChar w:fldCharType="separate"/>
      </w:r>
      <w:r w:rsidRPr="000771D9">
        <w:rPr>
          <w:rFonts w:ascii="SFRM1095" w:hAnsi="SFRM1095" w:cs="SFRM1095"/>
          <w:noProof/>
        </w:rPr>
        <w:t xml:space="preserve">(Hirons </w:t>
      </w:r>
      <w:r w:rsidRPr="000771D9">
        <w:rPr>
          <w:rFonts w:ascii="SFRM1095" w:hAnsi="SFRM1095" w:cs="SFRM1095"/>
          <w:i/>
          <w:noProof/>
        </w:rPr>
        <w:t>et al.</w:t>
      </w:r>
      <w:r w:rsidRPr="000771D9">
        <w:rPr>
          <w:rFonts w:ascii="SFRM1095" w:hAnsi="SFRM1095" w:cs="SFRM1095"/>
          <w:noProof/>
        </w:rPr>
        <w:t xml:space="preserve"> 2016; Albert </w:t>
      </w:r>
      <w:r w:rsidRPr="000771D9">
        <w:rPr>
          <w:rFonts w:ascii="SFRM1095" w:hAnsi="SFRM1095" w:cs="SFRM1095"/>
          <w:i/>
          <w:noProof/>
        </w:rPr>
        <w:t>et al.</w:t>
      </w:r>
      <w:r w:rsidRPr="000771D9">
        <w:rPr>
          <w:rFonts w:ascii="SFRM1095" w:hAnsi="SFRM1095" w:cs="SFRM1095"/>
          <w:noProof/>
        </w:rPr>
        <w:t xml:space="preserve"> 2018; Alves </w:t>
      </w:r>
      <w:r w:rsidRPr="000771D9">
        <w:rPr>
          <w:rFonts w:ascii="SFRM1095" w:hAnsi="SFRM1095" w:cs="SFRM1095"/>
          <w:i/>
          <w:noProof/>
        </w:rPr>
        <w:t>et al.</w:t>
      </w:r>
      <w:r w:rsidRPr="000771D9">
        <w:rPr>
          <w:rFonts w:ascii="SFRM1095" w:hAnsi="SFRM1095" w:cs="SFRM1095"/>
          <w:noProof/>
        </w:rPr>
        <w:t xml:space="preserve"> 2018)</w:t>
      </w:r>
      <w:r>
        <w:rPr>
          <w:rFonts w:ascii="SFRM1095" w:hAnsi="SFRM1095" w:cs="SFRM1095"/>
        </w:rPr>
        <w:fldChar w:fldCharType="end"/>
      </w:r>
      <w:r w:rsidRPr="00F125CB">
        <w:rPr>
          <w:rFonts w:ascii="SFRM1095" w:hAnsi="SFRM1095" w:cs="SFRM1095"/>
        </w:rPr>
        <w:t>.</w:t>
      </w:r>
      <w:r>
        <w:rPr>
          <w:rFonts w:ascii="SFRM1095" w:hAnsi="SFRM1095" w:cs="SFRM1095"/>
        </w:rPr>
        <w:t xml:space="preserve"> </w:t>
      </w:r>
      <w:r w:rsidRPr="00F125CB">
        <w:rPr>
          <w:rFonts w:ascii="SFRM1095" w:hAnsi="SFRM1095" w:cs="SFRM1095"/>
        </w:rPr>
        <w:t>However, terrestrial vertebrates are highly threatened by human activities, wit</w:t>
      </w:r>
      <w:r>
        <w:rPr>
          <w:rFonts w:ascii="SFRM1095" w:hAnsi="SFRM1095" w:cs="SFRM1095"/>
        </w:rPr>
        <w:t>h ().</w:t>
      </w:r>
      <w:r w:rsidRPr="000771D9">
        <w:t>For instance, the latest Living Planet Report highlights that vertebrate populations have decreased by 70% on average since 1970 (). Percent of different groups classified -&gt; amphibians particularly threatened.</w:t>
      </w:r>
      <w:r>
        <w:t xml:space="preserve"> </w:t>
      </w:r>
      <w:r w:rsidRPr="000771D9">
        <w:t xml:space="preserve">Vertebrate species are particularly threatened </w:t>
      </w:r>
      <w:r w:rsidRPr="000771D9">
        <w:fldChar w:fldCharType="begin" w:fldLock="1"/>
      </w:r>
      <w:r w:rsidRPr="000771D9">
        <w:instrText>ADDIN CSL_CITATION {"citationItems":[{"id":"ITEM-1","itemData":{"author":[{"dropping-particle":"","family":"Monastersky","given":"Richard","non-dropping-particle":"","parse-names":false,"suffix":""}],"container-title":"Nature","id":"ITEM-1","issued":{"date-parts":[["2014"]]},"page":"161","title":"Life - a status report","type":"article-journal","volume":"516"},"uris":["http://www.mendeley.com/documents/?uuid=f9377104-7642-4aef-a329-d082b027b2a4"]}],"mendeley":{"formattedCitation":"(Monastersky 2014)","plainTextFormattedCitation":"(Monastersky 2014)","previouslyFormattedCitation":"(Monastersky 2014)"},"properties":{"noteIndex":0},"schema":"https://github.com/citation-style-language/schema/raw/master/csl-citation.json"}</w:instrText>
      </w:r>
      <w:r w:rsidRPr="000771D9">
        <w:fldChar w:fldCharType="separate"/>
      </w:r>
      <w:r w:rsidRPr="000771D9">
        <w:rPr>
          <w:noProof/>
        </w:rPr>
        <w:t>(Monastersky 2014)</w:t>
      </w:r>
      <w:r w:rsidRPr="000771D9">
        <w:fldChar w:fldCharType="end"/>
      </w:r>
      <w:r w:rsidRPr="000771D9">
        <w:t xml:space="preserve">. </w:t>
      </w:r>
    </w:p>
    <w:p w14:paraId="4A53775A" w14:textId="77777777" w:rsidR="00266502" w:rsidRPr="000771D9" w:rsidRDefault="00266502" w:rsidP="00266502">
      <w:pPr>
        <w:spacing w:line="276" w:lineRule="auto"/>
        <w:jc w:val="both"/>
        <w:rPr>
          <w:b/>
          <w:bCs/>
          <w:i/>
          <w:iCs/>
        </w:rPr>
      </w:pPr>
      <w:r w:rsidRPr="000771D9">
        <w:rPr>
          <w:b/>
          <w:bCs/>
          <w:i/>
          <w:iCs/>
        </w:rPr>
        <w:t>Using traits to understand species responses to environmental change</w:t>
      </w:r>
    </w:p>
    <w:p w14:paraId="7F16A370" w14:textId="77777777" w:rsidR="00266502" w:rsidRPr="00F125CB" w:rsidRDefault="00266502" w:rsidP="00266502">
      <w:pPr>
        <w:spacing w:line="276" w:lineRule="auto"/>
        <w:jc w:val="both"/>
      </w:pPr>
      <w:r w:rsidRPr="00F125CB">
        <w:t>Despite the global average declines reported for vertebrate diversity (), not all species respond similarly to environmental changes. Past work has shown highlighted interspecific variation in species responses to land-use and climate change. For instance, past studies have underlined that some species may benefit from global changes, while others are projected to decline.</w:t>
      </w:r>
    </w:p>
    <w:p w14:paraId="22890789" w14:textId="77777777" w:rsidR="00266502" w:rsidRPr="00F125CB" w:rsidRDefault="00266502" w:rsidP="00266502">
      <w:pPr>
        <w:spacing w:line="276" w:lineRule="auto"/>
        <w:jc w:val="both"/>
      </w:pPr>
      <w:r w:rsidRPr="00F125CB">
        <w:t xml:space="preserve">The idea that species traits mediate species responses to environmental change was formalized in the “response-effect” framework in the 2000s (REFS), where traits that influence species responses to changes were termed “response traits”, and those that are implicated in ecological processes termed “effect traits”. This framework provides with a conceptual mechanistic understanding of how environmental changes can affect ecosystem processes through effect trait composition modification mediated by response traits. Although this framework initially built upon the field of plant ecology, response traits have also been identified in vertebrate species. </w:t>
      </w:r>
    </w:p>
    <w:p w14:paraId="7DF2D261" w14:textId="77777777" w:rsidR="00266502" w:rsidRPr="00F125CB" w:rsidRDefault="00266502" w:rsidP="00266502">
      <w:pPr>
        <w:spacing w:line="276" w:lineRule="auto"/>
        <w:jc w:val="both"/>
      </w:pPr>
      <w:r w:rsidRPr="00F125CB">
        <w:t>In this thesis, I ask whether species traits are associated with species land-use responses and with species climate-change sensitivity, at global scales, and comparatively across the four terrestrial vertebrate classes. I explore some of the consequences of land-use change for ecosystem functioning.</w:t>
      </w:r>
    </w:p>
    <w:p w14:paraId="677DDB9B" w14:textId="77777777" w:rsidR="00266502" w:rsidRPr="00F125CB" w:rsidRDefault="00266502" w:rsidP="00266502">
      <w:pPr>
        <w:spacing w:line="276" w:lineRule="auto"/>
        <w:jc w:val="both"/>
      </w:pPr>
      <w:r w:rsidRPr="00F125CB">
        <w:t>To this end, I use one of the most comprehensive database (the PREDICTS database, refs), to investigate the effects of land-use change on terrestrial vertebrates using a “space-for-time” substitution approach.</w:t>
      </w:r>
    </w:p>
    <w:p w14:paraId="625EB9A0" w14:textId="77777777" w:rsidR="00266502" w:rsidRPr="00F125CB" w:rsidRDefault="00266502" w:rsidP="00266502">
      <w:pPr>
        <w:spacing w:line="276" w:lineRule="auto"/>
        <w:jc w:val="both"/>
      </w:pPr>
    </w:p>
    <w:p w14:paraId="670413AD" w14:textId="77777777" w:rsidR="00266502" w:rsidRPr="00F125CB" w:rsidRDefault="00266502" w:rsidP="00266502">
      <w:pPr>
        <w:pStyle w:val="ListParagraph"/>
        <w:numPr>
          <w:ilvl w:val="0"/>
          <w:numId w:val="2"/>
        </w:numPr>
        <w:spacing w:line="276" w:lineRule="auto"/>
        <w:jc w:val="both"/>
        <w:rPr>
          <w:i/>
          <w:iCs/>
        </w:rPr>
      </w:pPr>
      <w:r w:rsidRPr="00F125CB">
        <w:rPr>
          <w:i/>
          <w:iCs/>
        </w:rPr>
        <w:t xml:space="preserve">Aims, hypotheses and outline of the following </w:t>
      </w:r>
      <w:commentRangeStart w:id="63"/>
      <w:r w:rsidRPr="00F125CB">
        <w:rPr>
          <w:i/>
          <w:iCs/>
        </w:rPr>
        <w:t>Chapters</w:t>
      </w:r>
      <w:commentRangeEnd w:id="63"/>
      <w:r>
        <w:rPr>
          <w:rStyle w:val="CommentReference"/>
        </w:rPr>
        <w:commentReference w:id="63"/>
      </w:r>
    </w:p>
    <w:p w14:paraId="2273CAE9" w14:textId="77777777" w:rsidR="00266502" w:rsidRPr="00F125CB" w:rsidRDefault="00266502" w:rsidP="00266502">
      <w:pPr>
        <w:spacing w:line="276" w:lineRule="auto"/>
        <w:jc w:val="both"/>
        <w:rPr>
          <w:lang w:eastAsia="en-GB"/>
        </w:rPr>
      </w:pPr>
      <w:r w:rsidRPr="00F125CB">
        <w:rPr>
          <w:lang w:eastAsia="en-GB"/>
        </w:rPr>
        <w:t>The overarching aims of my thesis are to investigate whether species traits explain species land-use responses and species climate-change sensitivity comparatively across the four vertebrate classes, and to highlight some of the consequences for ecosystem functioning. One of the obstacles that have hindered the application of trait-based approaches at large scales in animal taxa is the lack of a centralised repository for readily available trait data, as emphasized by the recent calls to compile and release trait data for animals (</w:t>
      </w:r>
      <w:r w:rsidRPr="00F125CB">
        <w:rPr>
          <w:b/>
          <w:bCs/>
          <w:i/>
          <w:iCs/>
          <w:lang w:eastAsia="en-GB"/>
        </w:rPr>
        <w:t>refs</w:t>
      </w:r>
      <w:r w:rsidRPr="00F125CB">
        <w:rPr>
          <w:lang w:eastAsia="en-GB"/>
        </w:rPr>
        <w:t xml:space="preserve">).  Thus, collecting trait data and investigating the current availability of the data for terrestrial vertebrates was an important and necessary prerequisite to any analysis. </w:t>
      </w:r>
    </w:p>
    <w:p w14:paraId="4F3C182C" w14:textId="77777777" w:rsidR="00266502" w:rsidRPr="00F125CB" w:rsidRDefault="00266502" w:rsidP="00266502">
      <w:pPr>
        <w:spacing w:line="276" w:lineRule="auto"/>
        <w:jc w:val="both"/>
        <w:rPr>
          <w:lang w:eastAsia="en-GB"/>
        </w:rPr>
      </w:pPr>
      <w:r w:rsidRPr="00F125CB">
        <w:rPr>
          <w:lang w:eastAsia="en-GB"/>
        </w:rPr>
        <w:t xml:space="preserve">In Chapter 2, I present a trait data collection for terrestrial vertebrates. Because using similar traits in the different vertebrate classes is necessary to be able to make comparisons among vertebrate classes, I target seven traits that are commonly used in any taxonomic group: body mass/size, a proxy for lifespan, litter/clutch size, trophic level, diel activity, habitat breadth, and a broad degree of habitat specialisation. Chapter 2 assesses the availability of the trait data across the terrestrial vertebrate classes, and investigates whether the trait data present global taxonomic, phylogenetic and spatial biases. On the basis of past work </w:t>
      </w:r>
      <w:r w:rsidRPr="00F125CB">
        <w:rPr>
          <w:lang w:eastAsia="en-GB"/>
        </w:rPr>
        <w:fldChar w:fldCharType="begin" w:fldLock="1"/>
      </w:r>
      <w:r w:rsidRPr="00F125CB">
        <w:rPr>
          <w:lang w:eastAsia="en-GB"/>
        </w:rPr>
        <w:instrText>ADDIN CSL_CITATION {"citationItems":[{"id":"ITEM-1","itemData":{"DOI":"10.1371/journal.pone.0189577","ISBN":"1111111111","ISSN":"19326203","abstract":"Over the last 25 years, research on biodiversity has expanded dramatically, fuelled by increasing threats to the natural world. However, the number of published studies is heavily weighted towards certain taxa, perhaps influencing conservation awareness of and funding for less-popular groups. Few studies have systematically quantified these biases, although information on this topic is important for informing future research and conservation priorities. We investigated: i) which animal taxa are being studied; ii) if any taxonomic biases are the same in temperate and tropical regions; iii) whether the taxon studied is named in the title of papers on biodiversity, perhaps reflecting a perception of what biodiversity is; iv) the geographical distribution of biodiversity research, compared with the distribution of biodiversity and threatened species; and v) the geographical distribution of authors’ countries of origin. To do this, we used the search engine Web of Science to systematically sample a subset of the published literature with ‘biodiversity’ in the title. In total 526 research papers were screened—5% of all papers in Web of Science with biodiversity in the title. For each paper, details on taxonomic group, title phrasing, number of citations, study location, and author locations were recorded. Compared to the proportions of described species, we identified a considerable taxonomic weighting towards vertebrates and an under-representation of invertebrates (particularly arachnids and insects) in the published literature. This discrepancy is more pronounced in highly cited papers, and in tropical regions, with only 43% of biodiversity research in the tropics including invertebrates. Furthermore, while papers on vertebrate taxa typically did not specify the taxonomic group in the title, the converse was true for invertebrate papers. Biodiversity research is also biased geographically: studies are more frequently carried out in developed countries with larger economies, and for a given level of species or threatened species, tropical countries were understudied relative to temperate countries. Finally, biodiversity research is disproportionately authored by researchers from wealthier countries, with studies less likely to be carried out by scientists in lower-GDP nations. Our results highlight the need for a more systematic and directed evaluation of biodiversity studies, perhaps informing more targeted research towards those areas and taxa most depaup…","author":[{"dropping-particle":"","family":"Titley","given":"Mark A.","non-dropping-particle":"","parse-names":false,"suffix":""},{"dropping-particle":"","family":"Snaddon","given":"Jake L.","non-dropping-particle":"","parse-names":false,"suffix":""},{"dropping-particle":"","family":"Turner","given":"Edgar C.","non-dropping-particle":"","parse-names":false,"suffix":""}],"container-title":"PLoS ONE","id":"ITEM-1","issued":{"date-parts":[["2017"]]},"title":"Scientific research on animal biodiversity is systematically biased towards vertebrates and temperate regions","type":"article-journal"},"uris":["http://www.mendeley.com/documents/?uuid=434df4d3-7364-41dd-91db-14a8c820eedf"]}],"mendeley":{"formattedCitation":"(Titley &lt;i&gt;et al.&lt;/i&gt; 2017)","plainTextFormattedCitation":"(Titley et al. 2017)","previouslyFormattedCitation":"(Titley &lt;i&gt;et al.&lt;/i&gt; 2017)"},"properties":{"noteIndex":0},"schema":"https://github.com/citation-style-language/schema/raw/master/csl-citation.json"}</w:instrText>
      </w:r>
      <w:r w:rsidRPr="00F125CB">
        <w:rPr>
          <w:lang w:eastAsia="en-GB"/>
        </w:rPr>
        <w:fldChar w:fldCharType="separate"/>
      </w:r>
      <w:r w:rsidRPr="00F125CB">
        <w:rPr>
          <w:noProof/>
          <w:lang w:eastAsia="en-GB"/>
        </w:rPr>
        <w:t xml:space="preserve">(Titley </w:t>
      </w:r>
      <w:r w:rsidRPr="00F125CB">
        <w:rPr>
          <w:i/>
          <w:noProof/>
          <w:lang w:eastAsia="en-GB"/>
        </w:rPr>
        <w:t>et al.</w:t>
      </w:r>
      <w:r w:rsidRPr="00F125CB">
        <w:rPr>
          <w:noProof/>
          <w:lang w:eastAsia="en-GB"/>
        </w:rPr>
        <w:t xml:space="preserve"> 2017)</w:t>
      </w:r>
      <w:r w:rsidRPr="00F125CB">
        <w:rPr>
          <w:lang w:eastAsia="en-GB"/>
        </w:rPr>
        <w:fldChar w:fldCharType="end"/>
      </w:r>
      <w:r w:rsidRPr="00F125CB">
        <w:rPr>
          <w:lang w:eastAsia="en-GB"/>
        </w:rPr>
        <w:t xml:space="preserve">, I hypothesize that amphibians and reptiles are undersampled compared to mammals and birds. Further, I hypothesize that trait data are less abundant for the narrower-ranging species and in species-richer regions. This Chapter was published in </w:t>
      </w:r>
      <w:r w:rsidRPr="00F125CB">
        <w:rPr>
          <w:i/>
          <w:iCs/>
          <w:lang w:eastAsia="en-GB"/>
        </w:rPr>
        <w:t>Global Ecology and Biogeography</w:t>
      </w:r>
      <w:r w:rsidRPr="00F125CB">
        <w:rPr>
          <w:lang w:eastAsia="en-GB"/>
        </w:rPr>
        <w:t xml:space="preserve"> (Etard </w:t>
      </w:r>
      <w:r w:rsidRPr="00F125CB">
        <w:rPr>
          <w:i/>
          <w:iCs/>
          <w:lang w:eastAsia="en-GB"/>
        </w:rPr>
        <w:t>et al</w:t>
      </w:r>
      <w:r w:rsidRPr="00F125CB">
        <w:rPr>
          <w:lang w:eastAsia="en-GB"/>
        </w:rPr>
        <w:t>. 2020).</w:t>
      </w:r>
    </w:p>
    <w:p w14:paraId="4F782D6B" w14:textId="77777777" w:rsidR="00266502" w:rsidRPr="00F125CB" w:rsidRDefault="00266502" w:rsidP="00266502">
      <w:pPr>
        <w:spacing w:line="276" w:lineRule="auto"/>
        <w:jc w:val="both"/>
        <w:rPr>
          <w:lang w:eastAsia="en-GB"/>
        </w:rPr>
      </w:pPr>
      <w:r w:rsidRPr="00F125CB">
        <w:rPr>
          <w:lang w:eastAsia="en-GB"/>
        </w:rPr>
        <w:t xml:space="preserve">Chapter 3 focuses on assessing the effects of land-use change on the functional diversity of local vertebrate assemblages. To this end, I combine the trait data collected in Chapter 2 with the PREDICTS database (which contains records of species occurrence in different land uses; Hudson et al. 2014, 2017). After imputing missing trait values evidenced in Chapter 2, I investigate the effects of land use on the functional diversity of local terrestrial vertebrate assemblages, across and within vertebrate classes, using a “space-for-time” approach facilitated by the PREDICTS database. I hypothesize that the functional diversity of vertebrate assemblages in disturbed land uses is lower than in undisturbed land uses. I further predict that decreases in functional diversity in disturbed land uses are driven by high levels of functional loss and that observed declines in functional diversity exceed those expected from random species loss. This Chapter was published in </w:t>
      </w:r>
      <w:r w:rsidRPr="00F125CB">
        <w:rPr>
          <w:i/>
          <w:iCs/>
          <w:lang w:eastAsia="en-GB"/>
        </w:rPr>
        <w:t>Ecology Letters</w:t>
      </w:r>
      <w:r w:rsidRPr="00F125CB">
        <w:rPr>
          <w:lang w:eastAsia="en-GB"/>
        </w:rPr>
        <w:t xml:space="preserve"> (Etard </w:t>
      </w:r>
      <w:r w:rsidRPr="00F125CB">
        <w:rPr>
          <w:i/>
          <w:iCs/>
          <w:lang w:eastAsia="en-GB"/>
        </w:rPr>
        <w:t>et al</w:t>
      </w:r>
      <w:r w:rsidRPr="00F125CB">
        <w:rPr>
          <w:lang w:eastAsia="en-GB"/>
        </w:rPr>
        <w:t xml:space="preserve">. 2022). </w:t>
      </w:r>
    </w:p>
    <w:p w14:paraId="50734F1E" w14:textId="77777777" w:rsidR="00266502" w:rsidRPr="00F125CB" w:rsidRDefault="00266502" w:rsidP="00266502">
      <w:pPr>
        <w:spacing w:line="276" w:lineRule="auto"/>
        <w:jc w:val="both"/>
        <w:rPr>
          <w:lang w:eastAsia="en-GB"/>
        </w:rPr>
      </w:pPr>
      <w:r w:rsidRPr="00F125CB">
        <w:rPr>
          <w:lang w:eastAsia="en-GB"/>
        </w:rPr>
        <w:t xml:space="preserve">Chapter 4 then investigates </w:t>
      </w:r>
      <w:r w:rsidRPr="00F125CB">
        <w:t xml:space="preserve">whether ecological traits and geographical range area are associated with species land-use responses and species climate-change sensitivity, comparatively among the terrestrial vertebrate classes. </w:t>
      </w:r>
      <w:r w:rsidRPr="00F125CB">
        <w:rPr>
          <w:lang w:eastAsia="en-GB"/>
        </w:rPr>
        <w:t xml:space="preserve">I enhance the trait data compiled in Chapter 2 with diet information for vertebrate species. I investigate whether there are associations between ecological traits (including geographical range area) and species land-use responses on the one hand, and between ecological traits and species climate-change sensitivity on the other hand. I further assess whether these associations can be generalised across classes and threats by looking for emerging patterns in the associations between traits and land-use responses and between traits and climate-change sensitivity. </w:t>
      </w:r>
    </w:p>
    <w:p w14:paraId="72AF054A" w14:textId="77777777" w:rsidR="00266502" w:rsidRPr="00F125CB" w:rsidRDefault="00266502" w:rsidP="00266502">
      <w:pPr>
        <w:spacing w:line="276" w:lineRule="auto"/>
        <w:jc w:val="both"/>
        <w:rPr>
          <w:lang w:eastAsia="en-GB"/>
        </w:rPr>
      </w:pPr>
      <w:r w:rsidRPr="00F125CB">
        <w:rPr>
          <w:lang w:eastAsia="en-GB"/>
        </w:rPr>
        <w:t xml:space="preserve">Chapter 5 develops our understanding of the impacts of land-use change on ecosystem functioning by focusing on species energetic requirements. I first assess the effects of land use on the total energetic requirements of vertebrate assemblages. Second, </w:t>
      </w:r>
      <w:r w:rsidRPr="00F125CB">
        <w:t>I assess whether species energetic requirements influence species persistence in disturbed land uses.</w:t>
      </w:r>
      <w:r w:rsidRPr="00F125CB">
        <w:rPr>
          <w:lang w:eastAsia="en-GB"/>
        </w:rPr>
        <w:t xml:space="preserve"> To this end, I collect resting metabolic rates for vertebrate species, which I use as a proxy for species-level energetic expenditure, and I combine these estimates with the PREDICTS database. Assuming that there is less energy available in disturbed land uses, I hypothesize that the assemblage-level energetic requirements of vertebrates are lower in disturbed land uses compared to undisturbed land uses, and that species with lower mass-independent energetic requirements are favoured over species with higher mass-independent energetic requirements in disturbed land uses. </w:t>
      </w:r>
    </w:p>
    <w:p w14:paraId="3F6AEE74" w14:textId="77777777" w:rsidR="00266502" w:rsidRPr="00F125CB" w:rsidRDefault="00266502" w:rsidP="00266502">
      <w:pPr>
        <w:spacing w:line="276" w:lineRule="auto"/>
        <w:jc w:val="both"/>
        <w:rPr>
          <w:lang w:eastAsia="en-GB"/>
        </w:rPr>
      </w:pPr>
      <w:r w:rsidRPr="00F125CB">
        <w:rPr>
          <w:lang w:eastAsia="en-GB"/>
        </w:rPr>
        <w:t>Finally, in</w:t>
      </w:r>
      <w:r w:rsidRPr="00F125CB">
        <w:rPr>
          <w:b/>
          <w:bCs/>
          <w:lang w:eastAsia="en-GB"/>
        </w:rPr>
        <w:t xml:space="preserve"> </w:t>
      </w:r>
      <w:r w:rsidRPr="00F125CB">
        <w:rPr>
          <w:lang w:eastAsia="en-GB"/>
        </w:rPr>
        <w:t xml:space="preserve">Chapter 6, I summarise the findings of this thesis, highlight some of the limitations and examine the relevance of the findings for the field. By investigating whether traits are associated with species land-use responses and climate-change sensitivity across the terrestrial vertebrates, my thesis furthers our understanding of what could render species more sensitive to human threats, and </w:t>
      </w:r>
      <w:r w:rsidRPr="00F125CB">
        <w:rPr>
          <w:rStyle w:val="normaltextrun"/>
          <w:rFonts w:eastAsiaTheme="minorEastAsia"/>
          <w:color w:val="000000"/>
          <w:shd w:val="clear" w:color="auto" w:fill="FFFFFF"/>
        </w:rPr>
        <w:t>underlines the role and usefulness of vertebrate trait data for understanding species responses to human pressures.</w:t>
      </w:r>
    </w:p>
    <w:p w14:paraId="044ABAAD" w14:textId="77777777" w:rsidR="00266502" w:rsidRPr="00F125CB" w:rsidRDefault="00266502" w:rsidP="00266502">
      <w:pPr>
        <w:spacing w:line="276" w:lineRule="auto"/>
      </w:pPr>
    </w:p>
    <w:p w14:paraId="183556C8" w14:textId="747F4E25" w:rsidR="00BD7F0E" w:rsidRDefault="00BD7F0E" w:rsidP="00C8587F">
      <w:pPr>
        <w:spacing w:line="276" w:lineRule="auto"/>
        <w:jc w:val="both"/>
        <w:rPr>
          <w:lang w:eastAsia="en-GB"/>
        </w:rPr>
      </w:pPr>
    </w:p>
    <w:p w14:paraId="74B828AF" w14:textId="77777777" w:rsidR="00BB47A6" w:rsidRDefault="00BB47A6" w:rsidP="00BB47A6">
      <w:pPr>
        <w:jc w:val="both"/>
        <w:rPr>
          <w:lang w:eastAsia="en-GB"/>
        </w:rPr>
      </w:pPr>
    </w:p>
    <w:p w14:paraId="22100A2F" w14:textId="6862D2A0" w:rsidR="00BB47A6" w:rsidRDefault="00BB47A6" w:rsidP="00BB47A6">
      <w:pPr>
        <w:jc w:val="both"/>
        <w:rPr>
          <w:i/>
          <w:iCs/>
        </w:rPr>
      </w:pPr>
    </w:p>
    <w:p w14:paraId="32372934" w14:textId="09348B02" w:rsidR="00437EF9" w:rsidRDefault="00437EF9" w:rsidP="00BB47A6">
      <w:pPr>
        <w:jc w:val="both"/>
        <w:rPr>
          <w:i/>
          <w:iCs/>
        </w:rPr>
      </w:pPr>
    </w:p>
    <w:p w14:paraId="4A63BD18" w14:textId="77777777" w:rsidR="00437EF9" w:rsidRDefault="00437EF9">
      <w:pPr>
        <w:rPr>
          <w:i/>
          <w:iCs/>
        </w:rPr>
      </w:pPr>
      <w:r>
        <w:rPr>
          <w:i/>
          <w:iCs/>
        </w:rPr>
        <w:br w:type="page"/>
      </w:r>
    </w:p>
    <w:p w14:paraId="3FC57A68" w14:textId="115D7BD1" w:rsidR="00437EF9" w:rsidRPr="00437EF9" w:rsidRDefault="00437EF9" w:rsidP="00BB47A6">
      <w:pPr>
        <w:jc w:val="both"/>
        <w:rPr>
          <w:b/>
          <w:bCs/>
          <w:sz w:val="32"/>
          <w:szCs w:val="32"/>
        </w:rPr>
      </w:pPr>
      <w:r w:rsidRPr="00437EF9">
        <w:rPr>
          <w:b/>
          <w:bCs/>
          <w:sz w:val="32"/>
          <w:szCs w:val="32"/>
        </w:rPr>
        <w:t>References</w:t>
      </w:r>
    </w:p>
    <w:p w14:paraId="3448A07E" w14:textId="255F3CE3" w:rsidR="00A1234F" w:rsidRPr="00A1234F" w:rsidRDefault="00D616E3" w:rsidP="00A1234F">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A1234F" w:rsidRPr="00A1234F">
        <w:rPr>
          <w:rFonts w:ascii="Calibri" w:hAnsi="Calibri" w:cs="Calibri"/>
          <w:noProof/>
          <w:szCs w:val="24"/>
        </w:rPr>
        <w:t xml:space="preserve">Albert, C., Luque, G.M. &amp; Courchamp, F. (2018). The twenty most charismatic species. </w:t>
      </w:r>
      <w:r w:rsidR="00A1234F" w:rsidRPr="00A1234F">
        <w:rPr>
          <w:rFonts w:ascii="Calibri" w:hAnsi="Calibri" w:cs="Calibri"/>
          <w:i/>
          <w:iCs/>
          <w:noProof/>
          <w:szCs w:val="24"/>
        </w:rPr>
        <w:t>PLoS One</w:t>
      </w:r>
      <w:r w:rsidR="00A1234F" w:rsidRPr="00A1234F">
        <w:rPr>
          <w:rFonts w:ascii="Calibri" w:hAnsi="Calibri" w:cs="Calibri"/>
          <w:noProof/>
          <w:szCs w:val="24"/>
        </w:rPr>
        <w:t>.</w:t>
      </w:r>
    </w:p>
    <w:p w14:paraId="6141C1C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Alexander, P., Rounsevell, M.D.A., Dislich, C., Dodson, J.R., Engström, K. &amp; Moran, D. (2015). Drivers for global agricultural land use change: The nexus of diet, population, yield and bioenergy. </w:t>
      </w:r>
      <w:r w:rsidRPr="00A1234F">
        <w:rPr>
          <w:rFonts w:ascii="Calibri" w:hAnsi="Calibri" w:cs="Calibri"/>
          <w:i/>
          <w:iCs/>
          <w:noProof/>
          <w:szCs w:val="24"/>
        </w:rPr>
        <w:t>Glob. Environ. Chang.</w:t>
      </w:r>
      <w:r w:rsidRPr="00A1234F">
        <w:rPr>
          <w:rFonts w:ascii="Calibri" w:hAnsi="Calibri" w:cs="Calibri"/>
          <w:noProof/>
          <w:szCs w:val="24"/>
        </w:rPr>
        <w:t>, 35, 138–147.</w:t>
      </w:r>
    </w:p>
    <w:p w14:paraId="32B3345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Alves, R.R.N., Souto, W.M.S., Fernandes-Ferreira, H., Bezerra, D.M.M., Barboza, R.R.D. &amp; Vieira, W.L.S. (2018). </w:t>
      </w:r>
      <w:r w:rsidRPr="00A1234F">
        <w:rPr>
          <w:rFonts w:ascii="Calibri" w:hAnsi="Calibri" w:cs="Calibri"/>
          <w:i/>
          <w:iCs/>
          <w:noProof/>
          <w:szCs w:val="24"/>
        </w:rPr>
        <w:t>The Importance of Hunting in Human Societies</w:t>
      </w:r>
      <w:r w:rsidRPr="00A1234F">
        <w:rPr>
          <w:rFonts w:ascii="Calibri" w:hAnsi="Calibri" w:cs="Calibri"/>
          <w:noProof/>
          <w:szCs w:val="24"/>
        </w:rPr>
        <w:t xml:space="preserve">. </w:t>
      </w:r>
      <w:r w:rsidRPr="00A1234F">
        <w:rPr>
          <w:rFonts w:ascii="Calibri" w:hAnsi="Calibri" w:cs="Calibri"/>
          <w:i/>
          <w:iCs/>
          <w:noProof/>
          <w:szCs w:val="24"/>
        </w:rPr>
        <w:t>Ethnozoology Anim. our Lives</w:t>
      </w:r>
      <w:r w:rsidRPr="00A1234F">
        <w:rPr>
          <w:rFonts w:ascii="Calibri" w:hAnsi="Calibri" w:cs="Calibri"/>
          <w:noProof/>
          <w:szCs w:val="24"/>
        </w:rPr>
        <w:t>. Elsevier Inc.</w:t>
      </w:r>
    </w:p>
    <w:p w14:paraId="1FEB2FD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Aronson, M.F.J., Lepczyk, C.A., Evans, K.L., Goddard, M.A., Lerman, S.B., MacIvor, J.S., </w:t>
      </w:r>
      <w:r w:rsidRPr="00A1234F">
        <w:rPr>
          <w:rFonts w:ascii="Calibri" w:hAnsi="Calibri" w:cs="Calibri"/>
          <w:i/>
          <w:iCs/>
          <w:noProof/>
          <w:szCs w:val="24"/>
        </w:rPr>
        <w:t>et al.</w:t>
      </w:r>
      <w:r w:rsidRPr="00A1234F">
        <w:rPr>
          <w:rFonts w:ascii="Calibri" w:hAnsi="Calibri" w:cs="Calibri"/>
          <w:noProof/>
          <w:szCs w:val="24"/>
        </w:rPr>
        <w:t xml:space="preserve"> (2017). Biodiversity in the city: key challenges for urban green space management. </w:t>
      </w:r>
      <w:r w:rsidRPr="00A1234F">
        <w:rPr>
          <w:rFonts w:ascii="Calibri" w:hAnsi="Calibri" w:cs="Calibri"/>
          <w:i/>
          <w:iCs/>
          <w:noProof/>
          <w:szCs w:val="24"/>
        </w:rPr>
        <w:t>Front. Ecol. Environ.</w:t>
      </w:r>
      <w:r w:rsidRPr="00A1234F">
        <w:rPr>
          <w:rFonts w:ascii="Calibri" w:hAnsi="Calibri" w:cs="Calibri"/>
          <w:noProof/>
          <w:szCs w:val="24"/>
        </w:rPr>
        <w:t>, 15, 189–196.</w:t>
      </w:r>
    </w:p>
    <w:p w14:paraId="1C9817B7"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Barber, N.A., Mooney, K.A., Greenberg, R., Philpott, S.M., Van Bael, S.A. &amp; Gruner, D.S. (2010). Interactions among predators and the cascading effects of vertebrate insectivores on arthropod communities and plants. </w:t>
      </w:r>
      <w:r w:rsidRPr="00A1234F">
        <w:rPr>
          <w:rFonts w:ascii="Calibri" w:hAnsi="Calibri" w:cs="Calibri"/>
          <w:i/>
          <w:iCs/>
          <w:noProof/>
          <w:szCs w:val="24"/>
        </w:rPr>
        <w:t>Proc. Natl. Acad. Sci.</w:t>
      </w:r>
    </w:p>
    <w:p w14:paraId="11D2869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Barnosky, A.D., Matzke, N., Tomiya, S., Wogan, G.O.U., Swartz, B., Quental, T.B., </w:t>
      </w:r>
      <w:r w:rsidRPr="00A1234F">
        <w:rPr>
          <w:rFonts w:ascii="Calibri" w:hAnsi="Calibri" w:cs="Calibri"/>
          <w:i/>
          <w:iCs/>
          <w:noProof/>
          <w:szCs w:val="24"/>
        </w:rPr>
        <w:t>et al.</w:t>
      </w:r>
      <w:r w:rsidRPr="00A1234F">
        <w:rPr>
          <w:rFonts w:ascii="Calibri" w:hAnsi="Calibri" w:cs="Calibri"/>
          <w:noProof/>
          <w:szCs w:val="24"/>
        </w:rPr>
        <w:t xml:space="preserve"> (2011). Has the Earth’s sixth mass extinction already arrived? </w:t>
      </w:r>
      <w:r w:rsidRPr="00A1234F">
        <w:rPr>
          <w:rFonts w:ascii="Calibri" w:hAnsi="Calibri" w:cs="Calibri"/>
          <w:i/>
          <w:iCs/>
          <w:noProof/>
          <w:szCs w:val="24"/>
        </w:rPr>
        <w:t>Nature</w:t>
      </w:r>
      <w:r w:rsidRPr="00A1234F">
        <w:rPr>
          <w:rFonts w:ascii="Calibri" w:hAnsi="Calibri" w:cs="Calibri"/>
          <w:noProof/>
          <w:szCs w:val="24"/>
        </w:rPr>
        <w:t>.</w:t>
      </w:r>
    </w:p>
    <w:p w14:paraId="548166A1"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Biermann, F., Bai, X., Bondre, N., Broadgate, W., Arthur Chen, C.T., Dube, O.P., </w:t>
      </w:r>
      <w:r w:rsidRPr="00A1234F">
        <w:rPr>
          <w:rFonts w:ascii="Calibri" w:hAnsi="Calibri" w:cs="Calibri"/>
          <w:i/>
          <w:iCs/>
          <w:noProof/>
          <w:szCs w:val="24"/>
        </w:rPr>
        <w:t>et al.</w:t>
      </w:r>
      <w:r w:rsidRPr="00A1234F">
        <w:rPr>
          <w:rFonts w:ascii="Calibri" w:hAnsi="Calibri" w:cs="Calibri"/>
          <w:noProof/>
          <w:szCs w:val="24"/>
        </w:rPr>
        <w:t xml:space="preserve"> (2016). Down to Earth: Contextualizing the Anthropocene. </w:t>
      </w:r>
      <w:r w:rsidRPr="00A1234F">
        <w:rPr>
          <w:rFonts w:ascii="Calibri" w:hAnsi="Calibri" w:cs="Calibri"/>
          <w:i/>
          <w:iCs/>
          <w:noProof/>
          <w:szCs w:val="24"/>
        </w:rPr>
        <w:t>Glob. Environ. Chang.</w:t>
      </w:r>
      <w:r w:rsidRPr="00A1234F">
        <w:rPr>
          <w:rFonts w:ascii="Calibri" w:hAnsi="Calibri" w:cs="Calibri"/>
          <w:noProof/>
          <w:szCs w:val="24"/>
        </w:rPr>
        <w:t>, 39, 341–350.</w:t>
      </w:r>
    </w:p>
    <w:p w14:paraId="034B154B"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Broughton, J.M. &amp; Weitzel, E.M. (2018). Population reconstructions for humans and megafauna suggest mixed causes for North American Pleistocene extinctions. </w:t>
      </w:r>
      <w:r w:rsidRPr="00A1234F">
        <w:rPr>
          <w:rFonts w:ascii="Calibri" w:hAnsi="Calibri" w:cs="Calibri"/>
          <w:i/>
          <w:iCs/>
          <w:noProof/>
          <w:szCs w:val="24"/>
        </w:rPr>
        <w:t>Nat. Commun.</w:t>
      </w:r>
      <w:r w:rsidRPr="00A1234F">
        <w:rPr>
          <w:rFonts w:ascii="Calibri" w:hAnsi="Calibri" w:cs="Calibri"/>
          <w:noProof/>
          <w:szCs w:val="24"/>
        </w:rPr>
        <w:t>, 9, 1–12.</w:t>
      </w:r>
    </w:p>
    <w:p w14:paraId="727C99D0"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Butchart, S.H.M., Di Marco, M. &amp; Watson, J.E.M. (2016). Formulating Smart Commitments on Biodiversity: Lessons from the Aichi Targets. </w:t>
      </w:r>
      <w:r w:rsidRPr="00A1234F">
        <w:rPr>
          <w:rFonts w:ascii="Calibri" w:hAnsi="Calibri" w:cs="Calibri"/>
          <w:i/>
          <w:iCs/>
          <w:noProof/>
          <w:szCs w:val="24"/>
        </w:rPr>
        <w:t>Conserv. Lett.</w:t>
      </w:r>
      <w:r w:rsidRPr="00A1234F">
        <w:rPr>
          <w:rFonts w:ascii="Calibri" w:hAnsi="Calibri" w:cs="Calibri"/>
          <w:noProof/>
          <w:szCs w:val="24"/>
        </w:rPr>
        <w:t>, 9, 457–468.</w:t>
      </w:r>
    </w:p>
    <w:p w14:paraId="3125A9EA"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Capdevila, P., Noviello, N., Mcrae, L., Freeman, R., Life, B., Building, S., </w:t>
      </w:r>
      <w:r w:rsidRPr="00A1234F">
        <w:rPr>
          <w:rFonts w:ascii="Calibri" w:hAnsi="Calibri" w:cs="Calibri"/>
          <w:i/>
          <w:iCs/>
          <w:noProof/>
          <w:szCs w:val="24"/>
        </w:rPr>
        <w:t>et al.</w:t>
      </w:r>
      <w:r w:rsidRPr="00A1234F">
        <w:rPr>
          <w:rFonts w:ascii="Calibri" w:hAnsi="Calibri" w:cs="Calibri"/>
          <w:noProof/>
          <w:szCs w:val="24"/>
        </w:rPr>
        <w:t xml:space="preserve"> (2022). Body mass and latitude as global predictors of vertebrate Running title : Global predictors of multiple threats, 1–25.</w:t>
      </w:r>
    </w:p>
    <w:p w14:paraId="0CF44F67"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CBD. (2020). Update of the zero draft of the post-2020 global biodiversity framework. </w:t>
      </w:r>
      <w:r w:rsidRPr="00A1234F">
        <w:rPr>
          <w:rFonts w:ascii="Calibri" w:hAnsi="Calibri" w:cs="Calibri"/>
          <w:i/>
          <w:iCs/>
          <w:noProof/>
          <w:szCs w:val="24"/>
        </w:rPr>
        <w:t>Proc. United Nations Environ. Program. Conf. Parties to UN Conv. Biol. Divers.</w:t>
      </w:r>
      <w:r w:rsidRPr="00A1234F">
        <w:rPr>
          <w:rFonts w:ascii="Calibri" w:hAnsi="Calibri" w:cs="Calibri"/>
          <w:noProof/>
          <w:szCs w:val="24"/>
        </w:rPr>
        <w:t>, Post2020/P, 1–9.</w:t>
      </w:r>
    </w:p>
    <w:p w14:paraId="1396CA48"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Chaudhary, A., Pourfaraj, V. &amp; Mooers, A.O. (2018). Projecting global land use-driven evolutionary history loss. </w:t>
      </w:r>
      <w:r w:rsidRPr="00A1234F">
        <w:rPr>
          <w:rFonts w:ascii="Calibri" w:hAnsi="Calibri" w:cs="Calibri"/>
          <w:i/>
          <w:iCs/>
          <w:noProof/>
          <w:szCs w:val="24"/>
        </w:rPr>
        <w:t>Divers. Distrib.</w:t>
      </w:r>
      <w:r w:rsidRPr="00A1234F">
        <w:rPr>
          <w:rFonts w:ascii="Calibri" w:hAnsi="Calibri" w:cs="Calibri"/>
          <w:noProof/>
          <w:szCs w:val="24"/>
        </w:rPr>
        <w:t>, 24, 158–167.</w:t>
      </w:r>
    </w:p>
    <w:p w14:paraId="1ADAF7E9"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Crutzen, P. &amp; Stoermer, E. (2000). Sustaining Earth’s Life Support Systems – the Challenge for the Next Decade and Beyond. </w:t>
      </w:r>
      <w:r w:rsidRPr="00A1234F">
        <w:rPr>
          <w:rFonts w:ascii="Calibri" w:hAnsi="Calibri" w:cs="Calibri"/>
          <w:i/>
          <w:iCs/>
          <w:noProof/>
          <w:szCs w:val="24"/>
        </w:rPr>
        <w:t>IGBP Newsl.</w:t>
      </w:r>
      <w:r w:rsidRPr="00A1234F">
        <w:rPr>
          <w:rFonts w:ascii="Calibri" w:hAnsi="Calibri" w:cs="Calibri"/>
          <w:noProof/>
          <w:szCs w:val="24"/>
        </w:rPr>
        <w:t>, 17–18.</w:t>
      </w:r>
    </w:p>
    <w:p w14:paraId="5D65719F"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Cunningham, C.X., Johnson, C.N., Barmuta, L.A., Hollings, T., Woehler, E.J. &amp; Jones, M.E. (2018). Top carnivore decline has cascading effects on scavengers and carrion persistence. </w:t>
      </w:r>
      <w:r w:rsidRPr="00A1234F">
        <w:rPr>
          <w:rFonts w:ascii="Calibri" w:hAnsi="Calibri" w:cs="Calibri"/>
          <w:i/>
          <w:iCs/>
          <w:noProof/>
          <w:szCs w:val="24"/>
        </w:rPr>
        <w:t>Proc. R. Soc. B Biol. Sci.</w:t>
      </w:r>
    </w:p>
    <w:p w14:paraId="17C4C1A6"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Daru, B.H., Davies, T.J., Willis, C.G., Meineke, E.K., Ronk, A., Zobel, M., </w:t>
      </w:r>
      <w:r w:rsidRPr="00A1234F">
        <w:rPr>
          <w:rFonts w:ascii="Calibri" w:hAnsi="Calibri" w:cs="Calibri"/>
          <w:i/>
          <w:iCs/>
          <w:noProof/>
          <w:szCs w:val="24"/>
        </w:rPr>
        <w:t>et al.</w:t>
      </w:r>
      <w:r w:rsidRPr="00A1234F">
        <w:rPr>
          <w:rFonts w:ascii="Calibri" w:hAnsi="Calibri" w:cs="Calibri"/>
          <w:noProof/>
          <w:szCs w:val="24"/>
        </w:rPr>
        <w:t xml:space="preserve"> (2021). Widespread homogenization of plant communities in the Anthropocene. </w:t>
      </w:r>
      <w:r w:rsidRPr="00A1234F">
        <w:rPr>
          <w:rFonts w:ascii="Calibri" w:hAnsi="Calibri" w:cs="Calibri"/>
          <w:i/>
          <w:iCs/>
          <w:noProof/>
          <w:szCs w:val="24"/>
        </w:rPr>
        <w:t>Nat. Commun.</w:t>
      </w:r>
      <w:r w:rsidRPr="00A1234F">
        <w:rPr>
          <w:rFonts w:ascii="Calibri" w:hAnsi="Calibri" w:cs="Calibri"/>
          <w:noProof/>
          <w:szCs w:val="24"/>
        </w:rPr>
        <w:t>, 12, 1–10.</w:t>
      </w:r>
    </w:p>
    <w:p w14:paraId="7245AB75"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Davison, C.W., Rahbek, C. &amp; Morueta-Holme, N. (2021). Land-use change and biodiversity: Challenges for assembling evidence on the greatest threat to nature. </w:t>
      </w:r>
      <w:r w:rsidRPr="00A1234F">
        <w:rPr>
          <w:rFonts w:ascii="Calibri" w:hAnsi="Calibri" w:cs="Calibri"/>
          <w:i/>
          <w:iCs/>
          <w:noProof/>
          <w:szCs w:val="24"/>
        </w:rPr>
        <w:t>Glob. Chang. Biol.</w:t>
      </w:r>
      <w:r w:rsidRPr="00A1234F">
        <w:rPr>
          <w:rFonts w:ascii="Calibri" w:hAnsi="Calibri" w:cs="Calibri"/>
          <w:noProof/>
          <w:szCs w:val="24"/>
        </w:rPr>
        <w:t>, 27, 5414–5429.</w:t>
      </w:r>
    </w:p>
    <w:p w14:paraId="75CFA382"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Dirzo, R., Young, H.S., Galetti, M., Ceballos, G., Isaac, N.J.B. &amp; Collen, B. (2014). Defaunation in the Anthropocene. </w:t>
      </w:r>
      <w:r w:rsidRPr="00A1234F">
        <w:rPr>
          <w:rFonts w:ascii="Calibri" w:hAnsi="Calibri" w:cs="Calibri"/>
          <w:i/>
          <w:iCs/>
          <w:noProof/>
          <w:szCs w:val="24"/>
        </w:rPr>
        <w:t>Science (80-. ).</w:t>
      </w:r>
      <w:r w:rsidRPr="00A1234F">
        <w:rPr>
          <w:rFonts w:ascii="Calibri" w:hAnsi="Calibri" w:cs="Calibri"/>
          <w:noProof/>
          <w:szCs w:val="24"/>
        </w:rPr>
        <w:t>, 345, 401–406.</w:t>
      </w:r>
    </w:p>
    <w:p w14:paraId="39C0A3B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Dullinger, I., Essl, F., Moser, D., Erb, K., Haberl, H. &amp; Dullinger, S. (2021). Biodiversity models need to represent land-use intensity more comprehensively. </w:t>
      </w:r>
      <w:r w:rsidRPr="00A1234F">
        <w:rPr>
          <w:rFonts w:ascii="Calibri" w:hAnsi="Calibri" w:cs="Calibri"/>
          <w:i/>
          <w:iCs/>
          <w:noProof/>
          <w:szCs w:val="24"/>
        </w:rPr>
        <w:t>Glob. Ecol. Biogeogr.</w:t>
      </w:r>
      <w:r w:rsidRPr="00A1234F">
        <w:rPr>
          <w:rFonts w:ascii="Calibri" w:hAnsi="Calibri" w:cs="Calibri"/>
          <w:noProof/>
          <w:szCs w:val="24"/>
        </w:rPr>
        <w:t>, 30, 924–932.</w:t>
      </w:r>
    </w:p>
    <w:p w14:paraId="2E56910F"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Ellis, E.C., Goldewijk, K.K., Siebert, S., Lightman, D. &amp; Ramankutty, N. (2010). Anthropogenic transformation of the biomes, 1700 to 2000. </w:t>
      </w:r>
      <w:r w:rsidRPr="00A1234F">
        <w:rPr>
          <w:rFonts w:ascii="Calibri" w:hAnsi="Calibri" w:cs="Calibri"/>
          <w:i/>
          <w:iCs/>
          <w:noProof/>
          <w:szCs w:val="24"/>
        </w:rPr>
        <w:t>Glob. Ecol. Biogeogr.</w:t>
      </w:r>
      <w:r w:rsidRPr="00A1234F">
        <w:rPr>
          <w:rFonts w:ascii="Calibri" w:hAnsi="Calibri" w:cs="Calibri"/>
          <w:noProof/>
          <w:szCs w:val="24"/>
        </w:rPr>
        <w:t>, 19, 589–606.</w:t>
      </w:r>
    </w:p>
    <w:p w14:paraId="4A07A88B"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Ellis, E.C., Kaplan, J.O., Fuller, D.Q., Vavrus, S., Goldewijk, K.K. &amp; Verburg, P.H. (2013). Used planet: A global history. </w:t>
      </w:r>
      <w:r w:rsidRPr="00A1234F">
        <w:rPr>
          <w:rFonts w:ascii="Calibri" w:hAnsi="Calibri" w:cs="Calibri"/>
          <w:i/>
          <w:iCs/>
          <w:noProof/>
          <w:szCs w:val="24"/>
        </w:rPr>
        <w:t>Proc. Natl. Acad. Sci. U. S. A.</w:t>
      </w:r>
      <w:r w:rsidRPr="00A1234F">
        <w:rPr>
          <w:rFonts w:ascii="Calibri" w:hAnsi="Calibri" w:cs="Calibri"/>
          <w:noProof/>
          <w:szCs w:val="24"/>
        </w:rPr>
        <w:t>, 110, 7978–7985.</w:t>
      </w:r>
    </w:p>
    <w:p w14:paraId="22D9A9E6"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Finderup Nielsen, T., Sand-Jensen, K., Dornelas, M. &amp; Bruun, H.H. (2019). More is less: net gain in species richness, but biotic homogenization over 140 years. </w:t>
      </w:r>
      <w:r w:rsidRPr="00A1234F">
        <w:rPr>
          <w:rFonts w:ascii="Calibri" w:hAnsi="Calibri" w:cs="Calibri"/>
          <w:i/>
          <w:iCs/>
          <w:noProof/>
          <w:szCs w:val="24"/>
        </w:rPr>
        <w:t>Ecol. Lett.</w:t>
      </w:r>
      <w:r w:rsidRPr="00A1234F">
        <w:rPr>
          <w:rFonts w:ascii="Calibri" w:hAnsi="Calibri" w:cs="Calibri"/>
          <w:noProof/>
          <w:szCs w:val="24"/>
        </w:rPr>
        <w:t>, 22, 1650–1657.</w:t>
      </w:r>
    </w:p>
    <w:p w14:paraId="1357A86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Goldewijk, K.K., Beusen, A., Doelman, J. &amp; Stehfest, E. (2017). Anthropogenic land use estimates for the Holocene - HYDE 3.2. </w:t>
      </w:r>
      <w:r w:rsidRPr="00A1234F">
        <w:rPr>
          <w:rFonts w:ascii="Calibri" w:hAnsi="Calibri" w:cs="Calibri"/>
          <w:i/>
          <w:iCs/>
          <w:noProof/>
          <w:szCs w:val="24"/>
        </w:rPr>
        <w:t>Earth Syst. Sci. Data</w:t>
      </w:r>
      <w:r w:rsidRPr="00A1234F">
        <w:rPr>
          <w:rFonts w:ascii="Calibri" w:hAnsi="Calibri" w:cs="Calibri"/>
          <w:noProof/>
          <w:szCs w:val="24"/>
        </w:rPr>
        <w:t>, 9, 927–953.</w:t>
      </w:r>
    </w:p>
    <w:p w14:paraId="24E38A8D"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Hirons, M., Comberti, C. &amp; Dunford, R. (2016). Valuing Cultural Ecosystem Services. </w:t>
      </w:r>
      <w:r w:rsidRPr="00A1234F">
        <w:rPr>
          <w:rFonts w:ascii="Calibri" w:hAnsi="Calibri" w:cs="Calibri"/>
          <w:i/>
          <w:iCs/>
          <w:noProof/>
          <w:szCs w:val="24"/>
        </w:rPr>
        <w:t>Annu. Rev. Environ. Resour.</w:t>
      </w:r>
      <w:r w:rsidRPr="00A1234F">
        <w:rPr>
          <w:rFonts w:ascii="Calibri" w:hAnsi="Calibri" w:cs="Calibri"/>
          <w:noProof/>
          <w:szCs w:val="24"/>
        </w:rPr>
        <w:t>, 41, 545–574.</w:t>
      </w:r>
    </w:p>
    <w:p w14:paraId="4846F99F"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Hoban, S., Bruford, M., D’Urban Jackson, J., Lopes-Fernandes, M., Heuertz, M., Hohenlohe, P.A., </w:t>
      </w:r>
      <w:r w:rsidRPr="00A1234F">
        <w:rPr>
          <w:rFonts w:ascii="Calibri" w:hAnsi="Calibri" w:cs="Calibri"/>
          <w:i/>
          <w:iCs/>
          <w:noProof/>
          <w:szCs w:val="24"/>
        </w:rPr>
        <w:t>et al.</w:t>
      </w:r>
      <w:r w:rsidRPr="00A1234F">
        <w:rPr>
          <w:rFonts w:ascii="Calibri" w:hAnsi="Calibri" w:cs="Calibri"/>
          <w:noProof/>
          <w:szCs w:val="24"/>
        </w:rPr>
        <w:t xml:space="preserve"> (2020). Genetic diversity targets and indicators in the CBD post-2020 Global Biodiversity Framework must be improved. </w:t>
      </w:r>
      <w:r w:rsidRPr="00A1234F">
        <w:rPr>
          <w:rFonts w:ascii="Calibri" w:hAnsi="Calibri" w:cs="Calibri"/>
          <w:i/>
          <w:iCs/>
          <w:noProof/>
          <w:szCs w:val="24"/>
        </w:rPr>
        <w:t>Biol. Conserv.</w:t>
      </w:r>
      <w:r w:rsidRPr="00A1234F">
        <w:rPr>
          <w:rFonts w:ascii="Calibri" w:hAnsi="Calibri" w:cs="Calibri"/>
          <w:noProof/>
          <w:szCs w:val="24"/>
        </w:rPr>
        <w:t>, 248, 108654.</w:t>
      </w:r>
    </w:p>
    <w:p w14:paraId="65E31DA7"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Hou, Y., Ding, W., Liu, C., Li, K., Cui, H., Liu, B., </w:t>
      </w:r>
      <w:r w:rsidRPr="00A1234F">
        <w:rPr>
          <w:rFonts w:ascii="Calibri" w:hAnsi="Calibri" w:cs="Calibri"/>
          <w:i/>
          <w:iCs/>
          <w:noProof/>
          <w:szCs w:val="24"/>
        </w:rPr>
        <w:t>et al.</w:t>
      </w:r>
      <w:r w:rsidRPr="00A1234F">
        <w:rPr>
          <w:rFonts w:ascii="Calibri" w:hAnsi="Calibri" w:cs="Calibri"/>
          <w:noProof/>
          <w:szCs w:val="24"/>
        </w:rPr>
        <w:t xml:space="preserve"> (2022). Influences of impervious surfaces on ecological risks and controlling strategies in rapidly urbanizing regions. </w:t>
      </w:r>
      <w:r w:rsidRPr="00A1234F">
        <w:rPr>
          <w:rFonts w:ascii="Calibri" w:hAnsi="Calibri" w:cs="Calibri"/>
          <w:i/>
          <w:iCs/>
          <w:noProof/>
          <w:szCs w:val="24"/>
        </w:rPr>
        <w:t>Sci. Total Environ.</w:t>
      </w:r>
      <w:r w:rsidRPr="00A1234F">
        <w:rPr>
          <w:rFonts w:ascii="Calibri" w:hAnsi="Calibri" w:cs="Calibri"/>
          <w:noProof/>
          <w:szCs w:val="24"/>
        </w:rPr>
        <w:t>, 153823.</w:t>
      </w:r>
    </w:p>
    <w:p w14:paraId="54F58827"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Inger, R., Cox, D.T.C., Per, E., Norton, B.A. &amp; Gaston, K.J. (2016). Ecological role of vertebrate scavengers in urban ecosystems in the UK. </w:t>
      </w:r>
      <w:r w:rsidRPr="00A1234F">
        <w:rPr>
          <w:rFonts w:ascii="Calibri" w:hAnsi="Calibri" w:cs="Calibri"/>
          <w:i/>
          <w:iCs/>
          <w:noProof/>
          <w:szCs w:val="24"/>
        </w:rPr>
        <w:t>Ecol. Evol.</w:t>
      </w:r>
    </w:p>
    <w:p w14:paraId="6A751D00"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Ives, C.D., Lentini, P.E., Threlfall, C.G., Ikin, K., Shanahan, D.F., Garrard, G.E., </w:t>
      </w:r>
      <w:r w:rsidRPr="00A1234F">
        <w:rPr>
          <w:rFonts w:ascii="Calibri" w:hAnsi="Calibri" w:cs="Calibri"/>
          <w:i/>
          <w:iCs/>
          <w:noProof/>
          <w:szCs w:val="24"/>
        </w:rPr>
        <w:t>et al.</w:t>
      </w:r>
      <w:r w:rsidRPr="00A1234F">
        <w:rPr>
          <w:rFonts w:ascii="Calibri" w:hAnsi="Calibri" w:cs="Calibri"/>
          <w:noProof/>
          <w:szCs w:val="24"/>
        </w:rPr>
        <w:t xml:space="preserve"> (2016). Cities are hotspots for threatened species. </w:t>
      </w:r>
      <w:r w:rsidRPr="00A1234F">
        <w:rPr>
          <w:rFonts w:ascii="Calibri" w:hAnsi="Calibri" w:cs="Calibri"/>
          <w:i/>
          <w:iCs/>
          <w:noProof/>
          <w:szCs w:val="24"/>
        </w:rPr>
        <w:t>Glob. Ecol. Biogeogr.</w:t>
      </w:r>
      <w:r w:rsidRPr="00A1234F">
        <w:rPr>
          <w:rFonts w:ascii="Calibri" w:hAnsi="Calibri" w:cs="Calibri"/>
          <w:noProof/>
          <w:szCs w:val="24"/>
        </w:rPr>
        <w:t>, 25, 117–126.</w:t>
      </w:r>
    </w:p>
    <w:p w14:paraId="29E68B3A"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Jayathilake, H.M., Prescott, G.W., Carrasco, L.R., Rao, M. &amp; Symes, W.S. (2021). Drivers of deforestation and degradation for 28 tropical conservation landscapes. </w:t>
      </w:r>
      <w:r w:rsidRPr="00A1234F">
        <w:rPr>
          <w:rFonts w:ascii="Calibri" w:hAnsi="Calibri" w:cs="Calibri"/>
          <w:i/>
          <w:iCs/>
          <w:noProof/>
          <w:szCs w:val="24"/>
        </w:rPr>
        <w:t>Ambio</w:t>
      </w:r>
      <w:r w:rsidRPr="00A1234F">
        <w:rPr>
          <w:rFonts w:ascii="Calibri" w:hAnsi="Calibri" w:cs="Calibri"/>
          <w:noProof/>
          <w:szCs w:val="24"/>
        </w:rPr>
        <w:t>, 50, 215–228.</w:t>
      </w:r>
    </w:p>
    <w:p w14:paraId="0C77FE1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Jetz, W. &amp; Pyron, R.A. (2018). The interplay of past diversification and evolutionary isolation with present imperilment across the amphibian tree of life. </w:t>
      </w:r>
      <w:r w:rsidRPr="00A1234F">
        <w:rPr>
          <w:rFonts w:ascii="Calibri" w:hAnsi="Calibri" w:cs="Calibri"/>
          <w:i/>
          <w:iCs/>
          <w:noProof/>
          <w:szCs w:val="24"/>
        </w:rPr>
        <w:t>Nat. Ecol. Evol.</w:t>
      </w:r>
    </w:p>
    <w:p w14:paraId="725AD5BF"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Johnson, C.N., Alroy, J., Beeton, N.J., Bird, M.I., Brook, B.W., Cooper, A., </w:t>
      </w:r>
      <w:r w:rsidRPr="00A1234F">
        <w:rPr>
          <w:rFonts w:ascii="Calibri" w:hAnsi="Calibri" w:cs="Calibri"/>
          <w:i/>
          <w:iCs/>
          <w:noProof/>
          <w:szCs w:val="24"/>
        </w:rPr>
        <w:t>et al.</w:t>
      </w:r>
      <w:r w:rsidRPr="00A1234F">
        <w:rPr>
          <w:rFonts w:ascii="Calibri" w:hAnsi="Calibri" w:cs="Calibri"/>
          <w:noProof/>
          <w:szCs w:val="24"/>
        </w:rPr>
        <w:t xml:space="preserve"> (2016). What caused extinction of the pleistocene megafauna of sahul? </w:t>
      </w:r>
      <w:r w:rsidRPr="00A1234F">
        <w:rPr>
          <w:rFonts w:ascii="Calibri" w:hAnsi="Calibri" w:cs="Calibri"/>
          <w:i/>
          <w:iCs/>
          <w:noProof/>
          <w:szCs w:val="24"/>
        </w:rPr>
        <w:t>Proc. R. Soc. B Biol. Sci.</w:t>
      </w:r>
      <w:r w:rsidRPr="00A1234F">
        <w:rPr>
          <w:rFonts w:ascii="Calibri" w:hAnsi="Calibri" w:cs="Calibri"/>
          <w:noProof/>
          <w:szCs w:val="24"/>
        </w:rPr>
        <w:t>, 283.</w:t>
      </w:r>
    </w:p>
    <w:p w14:paraId="21C6FF18"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Johnson, C.N., Balmford, A., Brook, B.W., Buettel, J.C., Galetti, M., Guangchun, L., </w:t>
      </w:r>
      <w:r w:rsidRPr="00A1234F">
        <w:rPr>
          <w:rFonts w:ascii="Calibri" w:hAnsi="Calibri" w:cs="Calibri"/>
          <w:i/>
          <w:iCs/>
          <w:noProof/>
          <w:szCs w:val="24"/>
        </w:rPr>
        <w:t>et al.</w:t>
      </w:r>
      <w:r w:rsidRPr="00A1234F">
        <w:rPr>
          <w:rFonts w:ascii="Calibri" w:hAnsi="Calibri" w:cs="Calibri"/>
          <w:noProof/>
          <w:szCs w:val="24"/>
        </w:rPr>
        <w:t xml:space="preserve"> (2017). Biodiversity losses and conservation responses in the Anthropocene. </w:t>
      </w:r>
      <w:r w:rsidRPr="00A1234F">
        <w:rPr>
          <w:rFonts w:ascii="Calibri" w:hAnsi="Calibri" w:cs="Calibri"/>
          <w:i/>
          <w:iCs/>
          <w:noProof/>
          <w:szCs w:val="24"/>
        </w:rPr>
        <w:t>Science (80-. ).</w:t>
      </w:r>
    </w:p>
    <w:p w14:paraId="6A34F530"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Van Der Kaars, S., Miller, G.H., Turney, C.S.M., Cook, E.J., Nürnberg, D., Schönfeld, J., </w:t>
      </w:r>
      <w:r w:rsidRPr="00A1234F">
        <w:rPr>
          <w:rFonts w:ascii="Calibri" w:hAnsi="Calibri" w:cs="Calibri"/>
          <w:i/>
          <w:iCs/>
          <w:noProof/>
          <w:szCs w:val="24"/>
        </w:rPr>
        <w:t>et al.</w:t>
      </w:r>
      <w:r w:rsidRPr="00A1234F">
        <w:rPr>
          <w:rFonts w:ascii="Calibri" w:hAnsi="Calibri" w:cs="Calibri"/>
          <w:noProof/>
          <w:szCs w:val="24"/>
        </w:rPr>
        <w:t xml:space="preserve"> (2017). Humans rather than climate the primary cause of Pleistocene megafaunal extinction in Australia. </w:t>
      </w:r>
      <w:r w:rsidRPr="00A1234F">
        <w:rPr>
          <w:rFonts w:ascii="Calibri" w:hAnsi="Calibri" w:cs="Calibri"/>
          <w:i/>
          <w:iCs/>
          <w:noProof/>
          <w:szCs w:val="24"/>
        </w:rPr>
        <w:t>Nat. Commun.</w:t>
      </w:r>
      <w:r w:rsidRPr="00A1234F">
        <w:rPr>
          <w:rFonts w:ascii="Calibri" w:hAnsi="Calibri" w:cs="Calibri"/>
          <w:noProof/>
          <w:szCs w:val="24"/>
        </w:rPr>
        <w:t>, 8, 1–7.</w:t>
      </w:r>
    </w:p>
    <w:p w14:paraId="0CAF187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Lambin, E.F., Coomes, O.T., Turner, B.L., Geist, H.J., Agbola, S.B., Angelsen, A., </w:t>
      </w:r>
      <w:r w:rsidRPr="00A1234F">
        <w:rPr>
          <w:rFonts w:ascii="Calibri" w:hAnsi="Calibri" w:cs="Calibri"/>
          <w:i/>
          <w:iCs/>
          <w:noProof/>
          <w:szCs w:val="24"/>
        </w:rPr>
        <w:t>et al.</w:t>
      </w:r>
      <w:r w:rsidRPr="00A1234F">
        <w:rPr>
          <w:rFonts w:ascii="Calibri" w:hAnsi="Calibri" w:cs="Calibri"/>
          <w:noProof/>
          <w:szCs w:val="24"/>
        </w:rPr>
        <w:t xml:space="preserve"> (2001). The causes of land-use and land-cover change : Moving beyond the myths. </w:t>
      </w:r>
      <w:r w:rsidRPr="00A1234F">
        <w:rPr>
          <w:rFonts w:ascii="Calibri" w:hAnsi="Calibri" w:cs="Calibri"/>
          <w:i/>
          <w:iCs/>
          <w:noProof/>
          <w:szCs w:val="24"/>
        </w:rPr>
        <w:t>Glob. Environ. Chang.</w:t>
      </w:r>
      <w:r w:rsidRPr="00A1234F">
        <w:rPr>
          <w:rFonts w:ascii="Calibri" w:hAnsi="Calibri" w:cs="Calibri"/>
          <w:noProof/>
          <w:szCs w:val="24"/>
        </w:rPr>
        <w:t>, 11, 261–269.</w:t>
      </w:r>
    </w:p>
    <w:p w14:paraId="344B5C6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Lawler, J.J., Lewis, D.J., Nelson, E., Plantinga, A.J., Polasky, S., Withey, J.C., </w:t>
      </w:r>
      <w:r w:rsidRPr="00A1234F">
        <w:rPr>
          <w:rFonts w:ascii="Calibri" w:hAnsi="Calibri" w:cs="Calibri"/>
          <w:i/>
          <w:iCs/>
          <w:noProof/>
          <w:szCs w:val="24"/>
        </w:rPr>
        <w:t>et al.</w:t>
      </w:r>
      <w:r w:rsidRPr="00A1234F">
        <w:rPr>
          <w:rFonts w:ascii="Calibri" w:hAnsi="Calibri" w:cs="Calibri"/>
          <w:noProof/>
          <w:szCs w:val="24"/>
        </w:rPr>
        <w:t xml:space="preserve"> (2014). Projected land-use change impacts on ecosystem services in the United States. </w:t>
      </w:r>
      <w:r w:rsidRPr="00A1234F">
        <w:rPr>
          <w:rFonts w:ascii="Calibri" w:hAnsi="Calibri" w:cs="Calibri"/>
          <w:i/>
          <w:iCs/>
          <w:noProof/>
          <w:szCs w:val="24"/>
        </w:rPr>
        <w:t>Proc. Natl. Acad. Sci. U. S. A.</w:t>
      </w:r>
      <w:r w:rsidRPr="00A1234F">
        <w:rPr>
          <w:rFonts w:ascii="Calibri" w:hAnsi="Calibri" w:cs="Calibri"/>
          <w:noProof/>
          <w:szCs w:val="24"/>
        </w:rPr>
        <w:t>, 111, 7492–7497.</w:t>
      </w:r>
    </w:p>
    <w:p w14:paraId="4A2407CC"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Lewis, S.L. &amp; Maslin, M.A. (2015). Defining the Anthropocene. </w:t>
      </w:r>
      <w:r w:rsidRPr="00A1234F">
        <w:rPr>
          <w:rFonts w:ascii="Calibri" w:hAnsi="Calibri" w:cs="Calibri"/>
          <w:i/>
          <w:iCs/>
          <w:noProof/>
          <w:szCs w:val="24"/>
        </w:rPr>
        <w:t>Nature</w:t>
      </w:r>
      <w:r w:rsidRPr="00A1234F">
        <w:rPr>
          <w:rFonts w:ascii="Calibri" w:hAnsi="Calibri" w:cs="Calibri"/>
          <w:noProof/>
          <w:szCs w:val="24"/>
        </w:rPr>
        <w:t>, 519, 171–180.</w:t>
      </w:r>
    </w:p>
    <w:p w14:paraId="634C0209"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Lin, F., Jia, S., Luskin, M.S., Ye, J., Hao, Z., Wang, X., </w:t>
      </w:r>
      <w:r w:rsidRPr="00A1234F">
        <w:rPr>
          <w:rFonts w:ascii="Calibri" w:hAnsi="Calibri" w:cs="Calibri"/>
          <w:i/>
          <w:iCs/>
          <w:noProof/>
          <w:szCs w:val="24"/>
        </w:rPr>
        <w:t>et al.</w:t>
      </w:r>
      <w:r w:rsidRPr="00A1234F">
        <w:rPr>
          <w:rFonts w:ascii="Calibri" w:hAnsi="Calibri" w:cs="Calibri"/>
          <w:noProof/>
          <w:szCs w:val="24"/>
        </w:rPr>
        <w:t xml:space="preserve"> (2018). Global signal of top-down control of terrestrial plant communities by herbivores. </w:t>
      </w:r>
      <w:r w:rsidRPr="00A1234F">
        <w:rPr>
          <w:rFonts w:ascii="Calibri" w:hAnsi="Calibri" w:cs="Calibri"/>
          <w:i/>
          <w:iCs/>
          <w:noProof/>
          <w:szCs w:val="24"/>
        </w:rPr>
        <w:t>Proc. Natl. Acad. Sci.</w:t>
      </w:r>
    </w:p>
    <w:p w14:paraId="75F706C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Luck, G.W., Lavorel, S., Mcintyre, S. &amp; Lumb, K. (2012). Improving the application of vertebrate trait-based frameworks to the study of ecosystem services. </w:t>
      </w:r>
      <w:r w:rsidRPr="00A1234F">
        <w:rPr>
          <w:rFonts w:ascii="Calibri" w:hAnsi="Calibri" w:cs="Calibri"/>
          <w:i/>
          <w:iCs/>
          <w:noProof/>
          <w:szCs w:val="24"/>
        </w:rPr>
        <w:t>J. Anim. Ecol.</w:t>
      </w:r>
    </w:p>
    <w:p w14:paraId="20CD107D"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alhi, Y. (2017). </w:t>
      </w:r>
      <w:r w:rsidRPr="00A1234F">
        <w:rPr>
          <w:rFonts w:ascii="Calibri" w:hAnsi="Calibri" w:cs="Calibri"/>
          <w:i/>
          <w:iCs/>
          <w:noProof/>
          <w:szCs w:val="24"/>
        </w:rPr>
        <w:t>The Concept of the Anthropocene</w:t>
      </w:r>
      <w:r w:rsidRPr="00A1234F">
        <w:rPr>
          <w:rFonts w:ascii="Calibri" w:hAnsi="Calibri" w:cs="Calibri"/>
          <w:noProof/>
          <w:szCs w:val="24"/>
        </w:rPr>
        <w:t xml:space="preserve">. </w:t>
      </w:r>
      <w:r w:rsidRPr="00A1234F">
        <w:rPr>
          <w:rFonts w:ascii="Calibri" w:hAnsi="Calibri" w:cs="Calibri"/>
          <w:i/>
          <w:iCs/>
          <w:noProof/>
          <w:szCs w:val="24"/>
        </w:rPr>
        <w:t>Annu. Rev. Environ. Resour.</w:t>
      </w:r>
    </w:p>
    <w:p w14:paraId="75FE446D"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axwell, S.L., Fuller, R.A., Brooks, T.M. &amp; Watson, J.E.M. (2016). Biodiversity: The ravages of guns, nets and bulldozers. </w:t>
      </w:r>
      <w:r w:rsidRPr="00A1234F">
        <w:rPr>
          <w:rFonts w:ascii="Calibri" w:hAnsi="Calibri" w:cs="Calibri"/>
          <w:i/>
          <w:iCs/>
          <w:noProof/>
          <w:szCs w:val="24"/>
        </w:rPr>
        <w:t>Nature</w:t>
      </w:r>
      <w:r w:rsidRPr="00A1234F">
        <w:rPr>
          <w:rFonts w:ascii="Calibri" w:hAnsi="Calibri" w:cs="Calibri"/>
          <w:noProof/>
          <w:szCs w:val="24"/>
        </w:rPr>
        <w:t>.</w:t>
      </w:r>
    </w:p>
    <w:p w14:paraId="36941291"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cGill, B.J., Dornelas, M., Gotelli, N.J. &amp; Magurran, A.E. (2015). Fifteen forms of biodiversity trend in the anthropocene. </w:t>
      </w:r>
      <w:r w:rsidRPr="00A1234F">
        <w:rPr>
          <w:rFonts w:ascii="Calibri" w:hAnsi="Calibri" w:cs="Calibri"/>
          <w:i/>
          <w:iCs/>
          <w:noProof/>
          <w:szCs w:val="24"/>
        </w:rPr>
        <w:t>Trends Ecol. Evol.</w:t>
      </w:r>
      <w:r w:rsidRPr="00A1234F">
        <w:rPr>
          <w:rFonts w:ascii="Calibri" w:hAnsi="Calibri" w:cs="Calibri"/>
          <w:noProof/>
          <w:szCs w:val="24"/>
        </w:rPr>
        <w:t>, 30, 104–113.</w:t>
      </w:r>
    </w:p>
    <w:p w14:paraId="6999200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illard, J., Outhwaite, C.L., Kinnersley, R., Freeman, R., Gregory, R.D., Adedoja, O., </w:t>
      </w:r>
      <w:r w:rsidRPr="00A1234F">
        <w:rPr>
          <w:rFonts w:ascii="Calibri" w:hAnsi="Calibri" w:cs="Calibri"/>
          <w:i/>
          <w:iCs/>
          <w:noProof/>
          <w:szCs w:val="24"/>
        </w:rPr>
        <w:t>et al.</w:t>
      </w:r>
      <w:r w:rsidRPr="00A1234F">
        <w:rPr>
          <w:rFonts w:ascii="Calibri" w:hAnsi="Calibri" w:cs="Calibri"/>
          <w:noProof/>
          <w:szCs w:val="24"/>
        </w:rPr>
        <w:t xml:space="preserve"> (2021). pollinator biodiversity. </w:t>
      </w:r>
      <w:r w:rsidRPr="00A1234F">
        <w:rPr>
          <w:rFonts w:ascii="Calibri" w:hAnsi="Calibri" w:cs="Calibri"/>
          <w:i/>
          <w:iCs/>
          <w:noProof/>
          <w:szCs w:val="24"/>
        </w:rPr>
        <w:t>Nat. Commun.</w:t>
      </w:r>
      <w:r w:rsidRPr="00A1234F">
        <w:rPr>
          <w:rFonts w:ascii="Calibri" w:hAnsi="Calibri" w:cs="Calibri"/>
          <w:noProof/>
          <w:szCs w:val="24"/>
        </w:rPr>
        <w:t>, 1–11.</w:t>
      </w:r>
    </w:p>
    <w:p w14:paraId="326DFD0A"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iller, G., Magee, J., Smith, M., Spooner, N., Baynes, A., Lehman, S., </w:t>
      </w:r>
      <w:r w:rsidRPr="00A1234F">
        <w:rPr>
          <w:rFonts w:ascii="Calibri" w:hAnsi="Calibri" w:cs="Calibri"/>
          <w:i/>
          <w:iCs/>
          <w:noProof/>
          <w:szCs w:val="24"/>
        </w:rPr>
        <w:t>et al.</w:t>
      </w:r>
      <w:r w:rsidRPr="00A1234F">
        <w:rPr>
          <w:rFonts w:ascii="Calibri" w:hAnsi="Calibri" w:cs="Calibri"/>
          <w:noProof/>
          <w:szCs w:val="24"/>
        </w:rPr>
        <w:t xml:space="preserve"> (2016). Human predation contributed to the extinction of the Australian megafaunal bird Genyornis newtoni </w:t>
      </w:r>
      <w:r w:rsidRPr="00A1234F">
        <w:rPr>
          <w:rFonts w:ascii="Cambria Math" w:hAnsi="Cambria Math" w:cs="Cambria Math"/>
          <w:noProof/>
          <w:szCs w:val="24"/>
        </w:rPr>
        <w:t>∼</w:t>
      </w:r>
      <w:r w:rsidRPr="00A1234F">
        <w:rPr>
          <w:rFonts w:ascii="Calibri" w:hAnsi="Calibri" w:cs="Calibri"/>
          <w:noProof/>
          <w:szCs w:val="24"/>
        </w:rPr>
        <w:t xml:space="preserve">47 ka. </w:t>
      </w:r>
      <w:r w:rsidRPr="00A1234F">
        <w:rPr>
          <w:rFonts w:ascii="Calibri" w:hAnsi="Calibri" w:cs="Calibri"/>
          <w:i/>
          <w:iCs/>
          <w:noProof/>
          <w:szCs w:val="24"/>
        </w:rPr>
        <w:t>Nat. Commun.</w:t>
      </w:r>
      <w:r w:rsidRPr="00A1234F">
        <w:rPr>
          <w:rFonts w:ascii="Calibri" w:hAnsi="Calibri" w:cs="Calibri"/>
          <w:noProof/>
          <w:szCs w:val="24"/>
        </w:rPr>
        <w:t>, 7, 1–7.</w:t>
      </w:r>
    </w:p>
    <w:p w14:paraId="40913C54"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onastersky, R. (2014). Life - a status report. </w:t>
      </w:r>
      <w:r w:rsidRPr="00A1234F">
        <w:rPr>
          <w:rFonts w:ascii="Calibri" w:hAnsi="Calibri" w:cs="Calibri"/>
          <w:i/>
          <w:iCs/>
          <w:noProof/>
          <w:szCs w:val="24"/>
        </w:rPr>
        <w:t>Nature</w:t>
      </w:r>
      <w:r w:rsidRPr="00A1234F">
        <w:rPr>
          <w:rFonts w:ascii="Calibri" w:hAnsi="Calibri" w:cs="Calibri"/>
          <w:noProof/>
          <w:szCs w:val="24"/>
        </w:rPr>
        <w:t>, 516, 161.</w:t>
      </w:r>
    </w:p>
    <w:p w14:paraId="1EC4383C"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Monastersky, R. (2015). The human age. </w:t>
      </w:r>
      <w:r w:rsidRPr="00A1234F">
        <w:rPr>
          <w:rFonts w:ascii="Calibri" w:hAnsi="Calibri" w:cs="Calibri"/>
          <w:i/>
          <w:iCs/>
          <w:noProof/>
          <w:szCs w:val="24"/>
        </w:rPr>
        <w:t>Nature</w:t>
      </w:r>
      <w:r w:rsidRPr="00A1234F">
        <w:rPr>
          <w:rFonts w:ascii="Calibri" w:hAnsi="Calibri" w:cs="Calibri"/>
          <w:noProof/>
          <w:szCs w:val="24"/>
        </w:rPr>
        <w:t>, 519, 144–147.</w:t>
      </w:r>
    </w:p>
    <w:p w14:paraId="68AE27D7"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Newbold, T. (2018). Future effects of climate and land-use change on terrestrial vertebrate community diversity under different scenarios. </w:t>
      </w:r>
      <w:r w:rsidRPr="00A1234F">
        <w:rPr>
          <w:rFonts w:ascii="Calibri" w:hAnsi="Calibri" w:cs="Calibri"/>
          <w:i/>
          <w:iCs/>
          <w:noProof/>
          <w:szCs w:val="24"/>
        </w:rPr>
        <w:t>Proc. R. Soc. London Ser. B, Biol. Sci.</w:t>
      </w:r>
      <w:r w:rsidRPr="00A1234F">
        <w:rPr>
          <w:rFonts w:ascii="Calibri" w:hAnsi="Calibri" w:cs="Calibri"/>
          <w:noProof/>
          <w:szCs w:val="24"/>
        </w:rPr>
        <w:t>, 20180792.</w:t>
      </w:r>
    </w:p>
    <w:p w14:paraId="7C3B5F55"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Newbold, T., Hudson, L.N., Contu, S., Hill, S.L.L., Beck, J., Liu, Y., </w:t>
      </w:r>
      <w:r w:rsidRPr="00A1234F">
        <w:rPr>
          <w:rFonts w:ascii="Calibri" w:hAnsi="Calibri" w:cs="Calibri"/>
          <w:i/>
          <w:iCs/>
          <w:noProof/>
          <w:szCs w:val="24"/>
        </w:rPr>
        <w:t>et al.</w:t>
      </w:r>
      <w:r w:rsidRPr="00A1234F">
        <w:rPr>
          <w:rFonts w:ascii="Calibri" w:hAnsi="Calibri" w:cs="Calibri"/>
          <w:noProof/>
          <w:szCs w:val="24"/>
        </w:rPr>
        <w:t xml:space="preserve"> (2018). Widespread winners and narrow-ranged losers: Land use homogenizes biodiversity in local assemblages worldwide. </w:t>
      </w:r>
      <w:r w:rsidRPr="00A1234F">
        <w:rPr>
          <w:rFonts w:ascii="Calibri" w:hAnsi="Calibri" w:cs="Calibri"/>
          <w:i/>
          <w:iCs/>
          <w:noProof/>
          <w:szCs w:val="24"/>
        </w:rPr>
        <w:t>PLoS Biol.</w:t>
      </w:r>
    </w:p>
    <w:p w14:paraId="0CC5463B"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Newbold, T., Hudson, L.N., Hill, S.L., Contu, S., Lysenko, I., Senior, R. a, </w:t>
      </w:r>
      <w:r w:rsidRPr="00A1234F">
        <w:rPr>
          <w:rFonts w:ascii="Calibri" w:hAnsi="Calibri" w:cs="Calibri"/>
          <w:i/>
          <w:iCs/>
          <w:noProof/>
          <w:szCs w:val="24"/>
        </w:rPr>
        <w:t>et al.</w:t>
      </w:r>
      <w:r w:rsidRPr="00A1234F">
        <w:rPr>
          <w:rFonts w:ascii="Calibri" w:hAnsi="Calibri" w:cs="Calibri"/>
          <w:noProof/>
          <w:szCs w:val="24"/>
        </w:rPr>
        <w:t xml:space="preserve"> (2015). Global effects of land use on local terrestrial biodiversity. </w:t>
      </w:r>
      <w:r w:rsidRPr="00A1234F">
        <w:rPr>
          <w:rFonts w:ascii="Calibri" w:hAnsi="Calibri" w:cs="Calibri"/>
          <w:i/>
          <w:iCs/>
          <w:noProof/>
          <w:szCs w:val="24"/>
        </w:rPr>
        <w:t>Nature</w:t>
      </w:r>
      <w:r w:rsidRPr="00A1234F">
        <w:rPr>
          <w:rFonts w:ascii="Calibri" w:hAnsi="Calibri" w:cs="Calibri"/>
          <w:noProof/>
          <w:szCs w:val="24"/>
        </w:rPr>
        <w:t>.</w:t>
      </w:r>
    </w:p>
    <w:p w14:paraId="0723ECC6"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Powers, R.P. &amp; Jetz, W. (2019). Global habitat loss and extinction risk of terrestrial vertebrates under future land-use-change scenarios. </w:t>
      </w:r>
      <w:r w:rsidRPr="00A1234F">
        <w:rPr>
          <w:rFonts w:ascii="Calibri" w:hAnsi="Calibri" w:cs="Calibri"/>
          <w:i/>
          <w:iCs/>
          <w:noProof/>
          <w:szCs w:val="24"/>
        </w:rPr>
        <w:t>Nat. Clim. Chang.</w:t>
      </w:r>
      <w:r w:rsidRPr="00A1234F">
        <w:rPr>
          <w:rFonts w:ascii="Calibri" w:hAnsi="Calibri" w:cs="Calibri"/>
          <w:noProof/>
          <w:szCs w:val="24"/>
        </w:rPr>
        <w:t>, 9, 323–329.</w:t>
      </w:r>
    </w:p>
    <w:p w14:paraId="083F2945"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Ratto, F., Simmons, B.I., Spake, R., Zamora-Gutierrez, V., MacDonald, M.A., Merriman, J.C., </w:t>
      </w:r>
      <w:r w:rsidRPr="00A1234F">
        <w:rPr>
          <w:rFonts w:ascii="Calibri" w:hAnsi="Calibri" w:cs="Calibri"/>
          <w:i/>
          <w:iCs/>
          <w:noProof/>
          <w:szCs w:val="24"/>
        </w:rPr>
        <w:t>et al.</w:t>
      </w:r>
      <w:r w:rsidRPr="00A1234F">
        <w:rPr>
          <w:rFonts w:ascii="Calibri" w:hAnsi="Calibri" w:cs="Calibri"/>
          <w:noProof/>
          <w:szCs w:val="24"/>
        </w:rPr>
        <w:t xml:space="preserve"> (2018). Global importance of vertebrate pollinators for plant reproductive success: a meta-analysis. </w:t>
      </w:r>
      <w:r w:rsidRPr="00A1234F">
        <w:rPr>
          <w:rFonts w:ascii="Calibri" w:hAnsi="Calibri" w:cs="Calibri"/>
          <w:i/>
          <w:iCs/>
          <w:noProof/>
          <w:szCs w:val="24"/>
        </w:rPr>
        <w:t>Front. Ecol. Environ.</w:t>
      </w:r>
    </w:p>
    <w:p w14:paraId="7A1EFE86"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alo, P., Banks, P.B., Dickman, C.R. &amp; Korpimäki, E. (2010). Predator manipulation experiments: Impacts on populations of terrestrial vertebrate prey. </w:t>
      </w:r>
      <w:r w:rsidRPr="00A1234F">
        <w:rPr>
          <w:rFonts w:ascii="Calibri" w:hAnsi="Calibri" w:cs="Calibri"/>
          <w:i/>
          <w:iCs/>
          <w:noProof/>
          <w:szCs w:val="24"/>
        </w:rPr>
        <w:t>Ecol. Monogr.</w:t>
      </w:r>
    </w:p>
    <w:p w14:paraId="12175F4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andom, C., Faurby, S., Sandel, B. &amp; Svenning, J.C. (2014). Global late Quaternary megafauna extinctions linked to humans, not climate change. </w:t>
      </w:r>
      <w:r w:rsidRPr="00A1234F">
        <w:rPr>
          <w:rFonts w:ascii="Calibri" w:hAnsi="Calibri" w:cs="Calibri"/>
          <w:i/>
          <w:iCs/>
          <w:noProof/>
          <w:szCs w:val="24"/>
        </w:rPr>
        <w:t>Proc. R. Soc. B Biol. Sci.</w:t>
      </w:r>
      <w:r w:rsidRPr="00A1234F">
        <w:rPr>
          <w:rFonts w:ascii="Calibri" w:hAnsi="Calibri" w:cs="Calibri"/>
          <w:noProof/>
          <w:szCs w:val="24"/>
        </w:rPr>
        <w:t>, 281.</w:t>
      </w:r>
    </w:p>
    <w:p w14:paraId="25AFFA4C"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eto, K.C., Sánchez-Rodríguez, R. &amp; Fragkias, M. (2010). The new geography of contemporary urbanization and the environment. </w:t>
      </w:r>
      <w:r w:rsidRPr="00A1234F">
        <w:rPr>
          <w:rFonts w:ascii="Calibri" w:hAnsi="Calibri" w:cs="Calibri"/>
          <w:i/>
          <w:iCs/>
          <w:noProof/>
          <w:szCs w:val="24"/>
        </w:rPr>
        <w:t>Annu. Rev. Environ. Resour.</w:t>
      </w:r>
      <w:r w:rsidRPr="00A1234F">
        <w:rPr>
          <w:rFonts w:ascii="Calibri" w:hAnsi="Calibri" w:cs="Calibri"/>
          <w:noProof/>
          <w:szCs w:val="24"/>
        </w:rPr>
        <w:t>, 35, 167–194.</w:t>
      </w:r>
    </w:p>
    <w:p w14:paraId="6B21E99B"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evertsov. (2012). </w:t>
      </w:r>
      <w:r w:rsidRPr="00A1234F">
        <w:rPr>
          <w:rFonts w:ascii="Calibri" w:hAnsi="Calibri" w:cs="Calibri"/>
          <w:i/>
          <w:iCs/>
          <w:noProof/>
          <w:szCs w:val="24"/>
        </w:rPr>
        <w:t>The Significance of Vertebrates in the Structure and Functioning of Ecosystems</w:t>
      </w:r>
      <w:r w:rsidRPr="00A1234F">
        <w:rPr>
          <w:rFonts w:ascii="Calibri" w:hAnsi="Calibri" w:cs="Calibri"/>
          <w:noProof/>
          <w:szCs w:val="24"/>
        </w:rPr>
        <w:t>.</w:t>
      </w:r>
    </w:p>
    <w:p w14:paraId="0F0BE1C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ouza, F.L., Valente-Neto, F., Severo-Neto, F., Bueno, B., Ochoa-Quintero, J.M., Laps, R.R., </w:t>
      </w:r>
      <w:r w:rsidRPr="00A1234F">
        <w:rPr>
          <w:rFonts w:ascii="Calibri" w:hAnsi="Calibri" w:cs="Calibri"/>
          <w:i/>
          <w:iCs/>
          <w:noProof/>
          <w:szCs w:val="24"/>
        </w:rPr>
        <w:t>et al.</w:t>
      </w:r>
      <w:r w:rsidRPr="00A1234F">
        <w:rPr>
          <w:rFonts w:ascii="Calibri" w:hAnsi="Calibri" w:cs="Calibri"/>
          <w:noProof/>
          <w:szCs w:val="24"/>
        </w:rPr>
        <w:t xml:space="preserve"> (2019). Impervious surface and heterogeneity are opposite drivers to maintain bird richness in a Cerrado city. </w:t>
      </w:r>
      <w:r w:rsidRPr="00A1234F">
        <w:rPr>
          <w:rFonts w:ascii="Calibri" w:hAnsi="Calibri" w:cs="Calibri"/>
          <w:i/>
          <w:iCs/>
          <w:noProof/>
          <w:szCs w:val="24"/>
        </w:rPr>
        <w:t>Landsc. Urban Plan.</w:t>
      </w:r>
      <w:r w:rsidRPr="00A1234F">
        <w:rPr>
          <w:rFonts w:ascii="Calibri" w:hAnsi="Calibri" w:cs="Calibri"/>
          <w:noProof/>
          <w:szCs w:val="24"/>
        </w:rPr>
        <w:t>, 192, 103643.</w:t>
      </w:r>
    </w:p>
    <w:p w14:paraId="55E0B275"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teffen, W., Broadgate, W., Deutsch, L., Gaffney, O. &amp; Ludwig, C. (2015). The trajectory of the anthropocene: The great acceleration. </w:t>
      </w:r>
      <w:r w:rsidRPr="00A1234F">
        <w:rPr>
          <w:rFonts w:ascii="Calibri" w:hAnsi="Calibri" w:cs="Calibri"/>
          <w:i/>
          <w:iCs/>
          <w:noProof/>
          <w:szCs w:val="24"/>
        </w:rPr>
        <w:t>Anthr. Rev.</w:t>
      </w:r>
    </w:p>
    <w:p w14:paraId="282B0A52"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teffen, W., Grinevald, J., Crutzen, P. &amp; Mcneill, J. (2011). The anthropocene: Conceptual and historical perspectives. </w:t>
      </w:r>
      <w:r w:rsidRPr="00A1234F">
        <w:rPr>
          <w:rFonts w:ascii="Calibri" w:hAnsi="Calibri" w:cs="Calibri"/>
          <w:i/>
          <w:iCs/>
          <w:noProof/>
          <w:szCs w:val="24"/>
        </w:rPr>
        <w:t>Philos. Trans. R. Soc. A Math. Phys. Eng. Sci.</w:t>
      </w:r>
      <w:r w:rsidRPr="00A1234F">
        <w:rPr>
          <w:rFonts w:ascii="Calibri" w:hAnsi="Calibri" w:cs="Calibri"/>
          <w:noProof/>
          <w:szCs w:val="24"/>
        </w:rPr>
        <w:t>, 369, 842–867.</w:t>
      </w:r>
    </w:p>
    <w:p w14:paraId="1637C123"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tehfest, E., van Zeist, W.J., Valin, H., Havlik, P., Popp, A., Kyle, P., </w:t>
      </w:r>
      <w:r w:rsidRPr="00A1234F">
        <w:rPr>
          <w:rFonts w:ascii="Calibri" w:hAnsi="Calibri" w:cs="Calibri"/>
          <w:i/>
          <w:iCs/>
          <w:noProof/>
          <w:szCs w:val="24"/>
        </w:rPr>
        <w:t>et al.</w:t>
      </w:r>
      <w:r w:rsidRPr="00A1234F">
        <w:rPr>
          <w:rFonts w:ascii="Calibri" w:hAnsi="Calibri" w:cs="Calibri"/>
          <w:noProof/>
          <w:szCs w:val="24"/>
        </w:rPr>
        <w:t xml:space="preserve"> (2019). Key determinants of global land-use projections. </w:t>
      </w:r>
      <w:r w:rsidRPr="00A1234F">
        <w:rPr>
          <w:rFonts w:ascii="Calibri" w:hAnsi="Calibri" w:cs="Calibri"/>
          <w:i/>
          <w:iCs/>
          <w:noProof/>
          <w:szCs w:val="24"/>
        </w:rPr>
        <w:t>Nat. Commun.</w:t>
      </w:r>
      <w:r w:rsidRPr="00A1234F">
        <w:rPr>
          <w:rFonts w:ascii="Calibri" w:hAnsi="Calibri" w:cs="Calibri"/>
          <w:noProof/>
          <w:szCs w:val="24"/>
        </w:rPr>
        <w:t>, 10, 1–10.</w:t>
      </w:r>
    </w:p>
    <w:p w14:paraId="73F90AEB"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Stuart H. M. Butchart, Matt Walpole, Ben Collen,Arco van Strien, Jörn P. W. Scharlemann,Rosamunde E. A. Almond , Jonathan E. M. Baillie, Bastian Bomhard, Claire Brown, John Bruno , Kent E. Carpenter, Geneviève M. Carr , Janice Chanson, Anna M. Chenery, Jo, R.W. (2010). Global biodiversity: indicators of recent declines. </w:t>
      </w:r>
      <w:r w:rsidRPr="00A1234F">
        <w:rPr>
          <w:rFonts w:ascii="Calibri" w:hAnsi="Calibri" w:cs="Calibri"/>
          <w:i/>
          <w:iCs/>
          <w:noProof/>
          <w:szCs w:val="24"/>
        </w:rPr>
        <w:t>Science (80-. ).</w:t>
      </w:r>
      <w:r w:rsidRPr="00A1234F">
        <w:rPr>
          <w:rFonts w:ascii="Calibri" w:hAnsi="Calibri" w:cs="Calibri"/>
          <w:noProof/>
          <w:szCs w:val="24"/>
        </w:rPr>
        <w:t>, 328, 1164–1168.</w:t>
      </w:r>
    </w:p>
    <w:p w14:paraId="3424C3D8"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Tiffney, B.H. (2004). Vertebrate dispersal of seed plants through time. </w:t>
      </w:r>
      <w:r w:rsidRPr="00A1234F">
        <w:rPr>
          <w:rFonts w:ascii="Calibri" w:hAnsi="Calibri" w:cs="Calibri"/>
          <w:i/>
          <w:iCs/>
          <w:noProof/>
          <w:szCs w:val="24"/>
        </w:rPr>
        <w:t>Annu. Rev. Ecol. Evol. Syst.</w:t>
      </w:r>
      <w:r w:rsidRPr="00A1234F">
        <w:rPr>
          <w:rFonts w:ascii="Calibri" w:hAnsi="Calibri" w:cs="Calibri"/>
          <w:noProof/>
          <w:szCs w:val="24"/>
        </w:rPr>
        <w:t>, 35, 1–29.</w:t>
      </w:r>
    </w:p>
    <w:p w14:paraId="017A13A8"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Titley, M.A., Snaddon, J.L. &amp; Turner, E.C. (2017). Scientific research on animal biodiversity is systematically biased towards vertebrates and temperate regions. </w:t>
      </w:r>
      <w:r w:rsidRPr="00A1234F">
        <w:rPr>
          <w:rFonts w:ascii="Calibri" w:hAnsi="Calibri" w:cs="Calibri"/>
          <w:i/>
          <w:iCs/>
          <w:noProof/>
          <w:szCs w:val="24"/>
        </w:rPr>
        <w:t>PLoS One</w:t>
      </w:r>
      <w:r w:rsidRPr="00A1234F">
        <w:rPr>
          <w:rFonts w:ascii="Calibri" w:hAnsi="Calibri" w:cs="Calibri"/>
          <w:noProof/>
          <w:szCs w:val="24"/>
        </w:rPr>
        <w:t>.</w:t>
      </w:r>
    </w:p>
    <w:p w14:paraId="4350D3DF"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Ustaoglu, E. &amp; Williams, B. (2017). Determinants of Urban Expansion and Agricultural Land Conversion in 25 EU Countries. </w:t>
      </w:r>
      <w:r w:rsidRPr="00A1234F">
        <w:rPr>
          <w:rFonts w:ascii="Calibri" w:hAnsi="Calibri" w:cs="Calibri"/>
          <w:i/>
          <w:iCs/>
          <w:noProof/>
          <w:szCs w:val="24"/>
        </w:rPr>
        <w:t>Environ. Manage.</w:t>
      </w:r>
      <w:r w:rsidRPr="00A1234F">
        <w:rPr>
          <w:rFonts w:ascii="Calibri" w:hAnsi="Calibri" w:cs="Calibri"/>
          <w:noProof/>
          <w:szCs w:val="24"/>
        </w:rPr>
        <w:t>, 60, 717–746.</w:t>
      </w:r>
    </w:p>
    <w:p w14:paraId="0EDCE290"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De Vos, J.M., Joppa, L.N., Gittleman, J.L., Stephens, P.R. &amp; Pimm, S.L. (2015). Estimating the normal background rate of species extinction. </w:t>
      </w:r>
      <w:r w:rsidRPr="00A1234F">
        <w:rPr>
          <w:rFonts w:ascii="Calibri" w:hAnsi="Calibri" w:cs="Calibri"/>
          <w:i/>
          <w:iCs/>
          <w:noProof/>
          <w:szCs w:val="24"/>
        </w:rPr>
        <w:t>Conserv. Biol.</w:t>
      </w:r>
    </w:p>
    <w:p w14:paraId="4AEC775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Wilson, E.E. &amp; Wolkovich, E.M. (2011). Scavenging: How carnivores and carrion structure communities. </w:t>
      </w:r>
      <w:r w:rsidRPr="00A1234F">
        <w:rPr>
          <w:rFonts w:ascii="Calibri" w:hAnsi="Calibri" w:cs="Calibri"/>
          <w:i/>
          <w:iCs/>
          <w:noProof/>
          <w:szCs w:val="24"/>
        </w:rPr>
        <w:t>Trends Ecol. Evol.</w:t>
      </w:r>
    </w:p>
    <w:p w14:paraId="6CAC2ECE"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szCs w:val="24"/>
        </w:rPr>
      </w:pPr>
      <w:r w:rsidRPr="00A1234F">
        <w:rPr>
          <w:rFonts w:ascii="Calibri" w:hAnsi="Calibri" w:cs="Calibri"/>
          <w:noProof/>
          <w:szCs w:val="24"/>
        </w:rPr>
        <w:t xml:space="preserve">Yan, Z., Teng, M., He, W., Liu, A., Li, Y. &amp; Wang, P. (2019). Impervious surface area is a key predictor for urban plant diversity in a city undergone rapid urbanization. </w:t>
      </w:r>
      <w:r w:rsidRPr="00A1234F">
        <w:rPr>
          <w:rFonts w:ascii="Calibri" w:hAnsi="Calibri" w:cs="Calibri"/>
          <w:i/>
          <w:iCs/>
          <w:noProof/>
          <w:szCs w:val="24"/>
        </w:rPr>
        <w:t>Sci. Total Environ.</w:t>
      </w:r>
      <w:r w:rsidRPr="00A1234F">
        <w:rPr>
          <w:rFonts w:ascii="Calibri" w:hAnsi="Calibri" w:cs="Calibri"/>
          <w:noProof/>
          <w:szCs w:val="24"/>
        </w:rPr>
        <w:t>, 650, 335–342.</w:t>
      </w:r>
    </w:p>
    <w:p w14:paraId="248C96FD" w14:textId="77777777" w:rsidR="00A1234F" w:rsidRPr="00A1234F" w:rsidRDefault="00A1234F" w:rsidP="00A1234F">
      <w:pPr>
        <w:widowControl w:val="0"/>
        <w:autoSpaceDE w:val="0"/>
        <w:autoSpaceDN w:val="0"/>
        <w:adjustRightInd w:val="0"/>
        <w:spacing w:line="240" w:lineRule="auto"/>
        <w:ind w:left="480" w:hanging="480"/>
        <w:rPr>
          <w:rFonts w:ascii="Calibri" w:hAnsi="Calibri" w:cs="Calibri"/>
          <w:noProof/>
        </w:rPr>
      </w:pPr>
      <w:r w:rsidRPr="00A1234F">
        <w:rPr>
          <w:rFonts w:ascii="Calibri" w:hAnsi="Calibri" w:cs="Calibri"/>
          <w:noProof/>
          <w:szCs w:val="24"/>
        </w:rPr>
        <w:t xml:space="preserve">Zhang, J., Qian, H., Girardello, M., Pellissier, V., Nielsen, S.E. &amp; Svenning, J.C. (2018). Trophic interactions among vertebrate guilds and plants shape global patterns in species diversity. </w:t>
      </w:r>
      <w:r w:rsidRPr="00A1234F">
        <w:rPr>
          <w:rFonts w:ascii="Calibri" w:hAnsi="Calibri" w:cs="Calibri"/>
          <w:i/>
          <w:iCs/>
          <w:noProof/>
          <w:szCs w:val="24"/>
        </w:rPr>
        <w:t>Proc. R. Soc. B Biol. Sci.</w:t>
      </w:r>
    </w:p>
    <w:p w14:paraId="6C026ED9" w14:textId="1837B9E2" w:rsidR="003863A9" w:rsidRDefault="00D616E3">
      <w:r>
        <w:fldChar w:fldCharType="end"/>
      </w:r>
    </w:p>
    <w:sectPr w:rsidR="003863A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Newbold, Tim" w:date="2022-04-29T16:08:00Z" w:initials="NT">
    <w:p w14:paraId="0F76FFCC" w14:textId="369A6C0F" w:rsidR="00157899" w:rsidRDefault="00157899">
      <w:pPr>
        <w:pStyle w:val="CommentText"/>
      </w:pPr>
      <w:r>
        <w:rPr>
          <w:rStyle w:val="CommentReference"/>
        </w:rPr>
        <w:annotationRef/>
      </w:r>
      <w:r>
        <w:t>I wonder if you can highlight here the taxonomic groups/world regions that are most under-studied? Although I appreciate the challenge given the word limit!</w:t>
      </w:r>
    </w:p>
  </w:comment>
  <w:comment w:id="3" w:author="Adrienne Etard" w:date="2022-04-30T11:25:00Z" w:initials="AE">
    <w:p w14:paraId="4CDFA718" w14:textId="672F0605" w:rsidR="004903D3" w:rsidRDefault="004903D3">
      <w:pPr>
        <w:pStyle w:val="CommentText"/>
      </w:pPr>
      <w:r>
        <w:rPr>
          <w:rStyle w:val="CommentReference"/>
        </w:rPr>
        <w:annotationRef/>
      </w:r>
      <w:r>
        <w:t xml:space="preserve">I’ve tried </w:t>
      </w:r>
      <w:r w:rsidR="002616F8">
        <w:t>to add something about this further down, but it’s tricky to add more information because of the word count</w:t>
      </w:r>
    </w:p>
  </w:comment>
  <w:comment w:id="5" w:author="Newbold, Tim" w:date="2022-04-29T16:09:00Z" w:initials="NT">
    <w:p w14:paraId="22A0C56B" w14:textId="79C3580D" w:rsidR="00157899" w:rsidRDefault="00157899">
      <w:pPr>
        <w:pStyle w:val="CommentText"/>
      </w:pPr>
      <w:r>
        <w:rPr>
          <w:rStyle w:val="CommentReference"/>
        </w:rPr>
        <w:annotationRef/>
      </w:r>
      <w:r>
        <w:t>Perhaps use “are associated with” to avoid issues with the fact that for climate sensitivity we can’t establish a causal link.</w:t>
      </w:r>
    </w:p>
  </w:comment>
  <w:comment w:id="6" w:author="Newbold, Tim" w:date="2022-04-29T16:09:00Z" w:initials="NT">
    <w:p w14:paraId="5615D1D3" w14:textId="7ACC0EBA" w:rsidR="00157899" w:rsidRDefault="00157899">
      <w:pPr>
        <w:pStyle w:val="CommentText"/>
      </w:pPr>
      <w:r>
        <w:rPr>
          <w:rStyle w:val="CommentReference"/>
        </w:rPr>
        <w:annotationRef/>
      </w:r>
      <w:r>
        <w:t>Perhaps separate these into two sentences, to highlight the fact they are distinct chapters. Although, again, I appreciate how tight a word limit you have.</w:t>
      </w:r>
    </w:p>
  </w:comment>
  <w:comment w:id="19" w:author="Newbold, Tim" w:date="2022-04-29T16:10:00Z" w:initials="NT">
    <w:p w14:paraId="015DEA50" w14:textId="5BC61594" w:rsidR="00157899" w:rsidRDefault="00157899">
      <w:pPr>
        <w:pStyle w:val="CommentText"/>
      </w:pPr>
      <w:r>
        <w:rPr>
          <w:rStyle w:val="CommentReference"/>
        </w:rPr>
        <w:annotationRef/>
      </w:r>
      <w:r>
        <w:t>Yes!</w:t>
      </w:r>
    </w:p>
  </w:comment>
  <w:comment w:id="20" w:author="Newbold, Tim" w:date="2022-04-29T16:10:00Z" w:initials="NT">
    <w:p w14:paraId="5936C4DA" w14:textId="137BB05D" w:rsidR="00157899" w:rsidRDefault="00157899">
      <w:pPr>
        <w:pStyle w:val="CommentText"/>
      </w:pPr>
      <w:r>
        <w:rPr>
          <w:rStyle w:val="CommentReference"/>
        </w:rPr>
        <w:annotationRef/>
      </w:r>
      <w:r>
        <w:t>Great!</w:t>
      </w:r>
    </w:p>
  </w:comment>
  <w:comment w:id="21" w:author="Newbold, Tim" w:date="2022-04-29T16:11:00Z" w:initials="NT">
    <w:p w14:paraId="0B29A58C" w14:textId="053C2EFD" w:rsidR="00157899" w:rsidRDefault="00157899">
      <w:pPr>
        <w:pStyle w:val="CommentText"/>
      </w:pPr>
      <w:r>
        <w:rPr>
          <w:rStyle w:val="CommentReference"/>
        </w:rPr>
        <w:annotationRef/>
      </w:r>
      <w:r>
        <w:t>Try to make clear here that this is not something you demonstrate directly, but rather a likely consequence of your results.</w:t>
      </w:r>
    </w:p>
  </w:comment>
  <w:comment w:id="22" w:author="Newbold, Tim" w:date="2022-04-29T16:11:00Z" w:initials="NT">
    <w:p w14:paraId="10A14B3A" w14:textId="57020F08" w:rsidR="00157899" w:rsidRDefault="00157899">
      <w:pPr>
        <w:pStyle w:val="CommentText"/>
      </w:pPr>
      <w:r>
        <w:rPr>
          <w:rStyle w:val="CommentReference"/>
        </w:rPr>
        <w:annotationRef/>
      </w:r>
      <w:r>
        <w:t>Great!</w:t>
      </w:r>
    </w:p>
  </w:comment>
  <w:comment w:id="24" w:author="Newbold, Tim" w:date="2022-04-29T16:12:00Z" w:initials="NT">
    <w:p w14:paraId="050781EC" w14:textId="4612227B" w:rsidR="00157899" w:rsidRDefault="00157899">
      <w:pPr>
        <w:pStyle w:val="CommentText"/>
      </w:pPr>
      <w:r>
        <w:rPr>
          <w:rStyle w:val="CommentReference"/>
        </w:rPr>
        <w:annotationRef/>
      </w:r>
      <w:r>
        <w:t>Say briefly what these conservation measures aim to achieve.</w:t>
      </w:r>
    </w:p>
  </w:comment>
  <w:comment w:id="33" w:author="Newbold, Tim" w:date="2022-04-29T16:13:00Z" w:initials="NT">
    <w:p w14:paraId="7ADB1D18" w14:textId="5E64A3BA" w:rsidR="00157899" w:rsidRDefault="00157899">
      <w:pPr>
        <w:pStyle w:val="CommentText"/>
      </w:pPr>
      <w:r>
        <w:rPr>
          <w:rStyle w:val="CommentReference"/>
        </w:rPr>
        <w:annotationRef/>
      </w:r>
      <w:r>
        <w:t>Great!</w:t>
      </w:r>
    </w:p>
  </w:comment>
  <w:comment w:id="34" w:author="Newbold, Tim" w:date="2022-04-29T16:15:00Z" w:initials="NT">
    <w:p w14:paraId="0AF8C445" w14:textId="172E97DC" w:rsidR="00C61767" w:rsidRDefault="00C61767">
      <w:pPr>
        <w:pStyle w:val="CommentText"/>
      </w:pPr>
      <w:r>
        <w:rPr>
          <w:rStyle w:val="CommentReference"/>
        </w:rPr>
        <w:annotationRef/>
      </w:r>
      <w:r>
        <w:t>You could also mention here that your trait dataset has been downloaded 267 times!</w:t>
      </w:r>
    </w:p>
  </w:comment>
  <w:comment w:id="51" w:author="Newbold, Tim" w:date="2022-04-29T16:17:00Z" w:initials="NT">
    <w:p w14:paraId="519C0010" w14:textId="7774C156" w:rsidR="002E52DB" w:rsidRDefault="002E52DB">
      <w:pPr>
        <w:pStyle w:val="CommentText"/>
      </w:pPr>
      <w:r>
        <w:rPr>
          <w:rStyle w:val="CommentReference"/>
        </w:rPr>
        <w:annotationRef/>
      </w:r>
      <w:r>
        <w:t>It is more than a different perspective though. As you say in the abstract, investigating how metabolic requirements shape responses to land use can help us to understand the consequences of biodiversity changes for ecosystem functioning.</w:t>
      </w:r>
    </w:p>
  </w:comment>
  <w:comment w:id="52" w:author="Newbold, Tim" w:date="2022-04-29T16:18:00Z" w:initials="NT">
    <w:p w14:paraId="5529EFCF" w14:textId="38A133C8" w:rsidR="002E52DB" w:rsidRDefault="002E52DB">
      <w:pPr>
        <w:pStyle w:val="CommentText"/>
      </w:pPr>
      <w:r>
        <w:rPr>
          <w:rStyle w:val="CommentReference"/>
        </w:rPr>
        <w:annotationRef/>
      </w:r>
      <w:r>
        <w:t>I think it is also worth mentioning here that you are planning to attend and present at the International Biogeography Society conference in Vancouver in June.</w:t>
      </w:r>
    </w:p>
  </w:comment>
  <w:comment w:id="58" w:author="Newbold, Tim" w:date="2022-04-29T16:20:00Z" w:initials="NT">
    <w:p w14:paraId="480D7E5E" w14:textId="77A1C7BA" w:rsidR="00236B9B" w:rsidRDefault="00236B9B">
      <w:pPr>
        <w:pStyle w:val="CommentText"/>
      </w:pPr>
      <w:r>
        <w:rPr>
          <w:rStyle w:val="CommentReference"/>
        </w:rPr>
        <w:annotationRef/>
      </w:r>
      <w:r>
        <w:t xml:space="preserve">Technically, the publication date is in 2022. </w:t>
      </w:r>
    </w:p>
  </w:comment>
  <w:comment w:id="59" w:author="Newbold, Tim" w:date="2022-04-29T16:21:00Z" w:initials="NT">
    <w:p w14:paraId="6135FDDD" w14:textId="1686563A" w:rsidR="00236B9B" w:rsidRDefault="00236B9B">
      <w:pPr>
        <w:pStyle w:val="CommentText"/>
      </w:pPr>
      <w:r>
        <w:rPr>
          <w:rStyle w:val="CommentReference"/>
        </w:rPr>
        <w:annotationRef/>
      </w:r>
      <w:r>
        <w:t>I think dietary traits would probably be considered a subset of ecological traits.</w:t>
      </w:r>
    </w:p>
  </w:comment>
  <w:comment w:id="61" w:author="Adrienne Etard" w:date="2022-05-02T18:45:00Z" w:initials="AE">
    <w:p w14:paraId="3B242506" w14:textId="77777777" w:rsidR="00266502" w:rsidRDefault="00266502" w:rsidP="00266502">
      <w:pPr>
        <w:pStyle w:val="CommentText"/>
      </w:pPr>
      <w:r>
        <w:rPr>
          <w:rStyle w:val="CommentReference"/>
        </w:rPr>
        <w:annotationRef/>
      </w:r>
      <w:r>
        <w:t xml:space="preserve">Other definitions, such as the one figuring within Article 1 of </w:t>
      </w:r>
      <w:r w:rsidRPr="00AC797E">
        <w:t>the United Nations Framework Convention on Climate Change</w:t>
      </w:r>
      <w:r>
        <w:t xml:space="preserve"> (1992), define climate change  as solely attributable to human activity.</w:t>
      </w:r>
    </w:p>
  </w:comment>
  <w:comment w:id="62" w:author="Adrienne Etard" w:date="2022-05-02T12:15:00Z" w:initials="AE">
    <w:p w14:paraId="74AD306B" w14:textId="77777777" w:rsidR="00266502" w:rsidRPr="007A5185" w:rsidRDefault="00266502" w:rsidP="00266502">
      <w:pPr>
        <w:spacing w:line="276" w:lineRule="auto"/>
        <w:ind w:firstLine="720"/>
        <w:jc w:val="both"/>
        <w:rPr>
          <w:i/>
          <w:iCs/>
        </w:rPr>
      </w:pPr>
      <w:r>
        <w:rPr>
          <w:rStyle w:val="CommentReference"/>
        </w:rPr>
        <w:annotationRef/>
      </w:r>
      <w:r w:rsidRPr="007A5185">
        <w:rPr>
          <w:rStyle w:val="SubtleEmphasis"/>
          <w:i w:val="0"/>
          <w:iCs w:val="0"/>
          <w:color w:val="auto"/>
        </w:rPr>
        <w:t>Projections show that future land use could be largely influenced by three interacting anthropogenic drivers (</w:t>
      </w:r>
      <w:r w:rsidRPr="007A5185">
        <w:rPr>
          <w:i/>
          <w:iCs/>
          <w:shd w:val="clear" w:color="auto" w:fill="FFFFFF"/>
        </w:rPr>
        <w:t xml:space="preserve">population, consumption preferences and agricultural productivity, </w:t>
      </w:r>
      <w:proofErr w:type="spellStart"/>
      <w:r w:rsidRPr="007A5185">
        <w:rPr>
          <w:i/>
          <w:iCs/>
          <w:shd w:val="clear" w:color="auto" w:fill="FFFFFF"/>
        </w:rPr>
        <w:t>Stehfest</w:t>
      </w:r>
      <w:proofErr w:type="spellEnd"/>
      <w:r w:rsidRPr="007A5185">
        <w:rPr>
          <w:i/>
          <w:iCs/>
          <w:shd w:val="clear" w:color="auto" w:fill="FFFFFF"/>
        </w:rPr>
        <w:t xml:space="preserve"> et al., 2019</w:t>
      </w:r>
      <w:r w:rsidRPr="007A5185">
        <w:rPr>
          <w:rStyle w:val="SubtleEmphasis"/>
          <w:i w:val="0"/>
          <w:iCs w:val="0"/>
          <w:color w:val="auto"/>
        </w:rPr>
        <w:t>).</w:t>
      </w:r>
    </w:p>
    <w:p w14:paraId="33277687" w14:textId="77777777" w:rsidR="00266502" w:rsidRDefault="00266502" w:rsidP="00266502">
      <w:pPr>
        <w:pStyle w:val="CommentText"/>
      </w:pPr>
    </w:p>
  </w:comment>
  <w:comment w:id="63" w:author="Adrienne Etard" w:date="2022-05-02T19:12:00Z" w:initials="AE">
    <w:p w14:paraId="0BFAE40D" w14:textId="77777777" w:rsidR="00266502" w:rsidRDefault="00266502" w:rsidP="00266502">
      <w:pPr>
        <w:pStyle w:val="CommentText"/>
      </w:pPr>
      <w:r>
        <w:rPr>
          <w:rStyle w:val="CommentReference"/>
        </w:rPr>
        <w:annotationRef/>
      </w:r>
      <w:r>
        <w:t>Highlight ga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76FFCC" w15:done="1"/>
  <w15:commentEx w15:paraId="4CDFA718" w15:paraIdParent="0F76FFCC" w15:done="1"/>
  <w15:commentEx w15:paraId="22A0C56B" w15:done="1"/>
  <w15:commentEx w15:paraId="5615D1D3" w15:done="1"/>
  <w15:commentEx w15:paraId="015DEA50" w15:done="1"/>
  <w15:commentEx w15:paraId="5936C4DA" w15:done="1"/>
  <w15:commentEx w15:paraId="0B29A58C" w15:done="1"/>
  <w15:commentEx w15:paraId="10A14B3A" w15:done="1"/>
  <w15:commentEx w15:paraId="050781EC" w15:done="1"/>
  <w15:commentEx w15:paraId="7ADB1D18" w15:done="1"/>
  <w15:commentEx w15:paraId="0AF8C445" w15:done="1"/>
  <w15:commentEx w15:paraId="519C0010" w15:done="1"/>
  <w15:commentEx w15:paraId="5529EFCF" w15:done="1"/>
  <w15:commentEx w15:paraId="480D7E5E" w15:done="1"/>
  <w15:commentEx w15:paraId="6135FDDD" w15:done="1"/>
  <w15:commentEx w15:paraId="3B242506" w15:done="1"/>
  <w15:commentEx w15:paraId="33277687" w15:done="1"/>
  <w15:commentEx w15:paraId="0BFAE4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68BE9" w16cex:dateUtc="2022-04-29T15:08:00Z"/>
  <w16cex:commentExtensible w16cex:durableId="26179B26" w16cex:dateUtc="2022-04-30T10:25:00Z"/>
  <w16cex:commentExtensible w16cex:durableId="26168C1C" w16cex:dateUtc="2022-04-29T15:09:00Z"/>
  <w16cex:commentExtensible w16cex:durableId="26168C50" w16cex:dateUtc="2022-04-29T15:09:00Z"/>
  <w16cex:commentExtensible w16cex:durableId="26168C74" w16cex:dateUtc="2022-04-29T15:10:00Z"/>
  <w16cex:commentExtensible w16cex:durableId="26168C83" w16cex:dateUtc="2022-04-29T15:10:00Z"/>
  <w16cex:commentExtensible w16cex:durableId="26168C9D" w16cex:dateUtc="2022-04-29T15:11:00Z"/>
  <w16cex:commentExtensible w16cex:durableId="26168CCD" w16cex:dateUtc="2022-04-29T15:11:00Z"/>
  <w16cex:commentExtensible w16cex:durableId="26168CE5" w16cex:dateUtc="2022-04-29T15:12:00Z"/>
  <w16cex:commentExtensible w16cex:durableId="26168D40" w16cex:dateUtc="2022-04-29T15:13:00Z"/>
  <w16cex:commentExtensible w16cex:durableId="26168DA6" w16cex:dateUtc="2022-04-29T15:15:00Z"/>
  <w16cex:commentExtensible w16cex:durableId="26168E06" w16cex:dateUtc="2022-04-29T15:17:00Z"/>
  <w16cex:commentExtensible w16cex:durableId="26168E3E" w16cex:dateUtc="2022-04-29T15:18:00Z"/>
  <w16cex:commentExtensible w16cex:durableId="26168ECF" w16cex:dateUtc="2022-04-29T15:20:00Z"/>
  <w16cex:commentExtensible w16cex:durableId="26168F17" w16cex:dateUtc="2022-04-29T15:21:00Z"/>
  <w16cex:commentExtensible w16cex:durableId="261AA545" w16cex:dateUtc="2022-05-02T17:45:00Z"/>
  <w16cex:commentExtensible w16cex:durableId="261A49DC" w16cex:dateUtc="2022-05-02T11:15:00Z"/>
  <w16cex:commentExtensible w16cex:durableId="261AABA6" w16cex:dateUtc="2022-05-02T1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76FFCC" w16cid:durableId="26168BE9"/>
  <w16cid:commentId w16cid:paraId="4CDFA718" w16cid:durableId="26179B26"/>
  <w16cid:commentId w16cid:paraId="22A0C56B" w16cid:durableId="26168C1C"/>
  <w16cid:commentId w16cid:paraId="5615D1D3" w16cid:durableId="26168C50"/>
  <w16cid:commentId w16cid:paraId="015DEA50" w16cid:durableId="26168C74"/>
  <w16cid:commentId w16cid:paraId="5936C4DA" w16cid:durableId="26168C83"/>
  <w16cid:commentId w16cid:paraId="0B29A58C" w16cid:durableId="26168C9D"/>
  <w16cid:commentId w16cid:paraId="10A14B3A" w16cid:durableId="26168CCD"/>
  <w16cid:commentId w16cid:paraId="050781EC" w16cid:durableId="26168CE5"/>
  <w16cid:commentId w16cid:paraId="7ADB1D18" w16cid:durableId="26168D40"/>
  <w16cid:commentId w16cid:paraId="0AF8C445" w16cid:durableId="26168DA6"/>
  <w16cid:commentId w16cid:paraId="519C0010" w16cid:durableId="26168E06"/>
  <w16cid:commentId w16cid:paraId="5529EFCF" w16cid:durableId="26168E3E"/>
  <w16cid:commentId w16cid:paraId="480D7E5E" w16cid:durableId="26168ECF"/>
  <w16cid:commentId w16cid:paraId="6135FDDD" w16cid:durableId="26168F17"/>
  <w16cid:commentId w16cid:paraId="3B242506" w16cid:durableId="261AA545"/>
  <w16cid:commentId w16cid:paraId="33277687" w16cid:durableId="261A49DC"/>
  <w16cid:commentId w16cid:paraId="0BFAE40D" w16cid:durableId="261AABA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095">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305228"/>
    <w:multiLevelType w:val="hybridMultilevel"/>
    <w:tmpl w:val="18780EB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AF1840"/>
    <w:multiLevelType w:val="hybridMultilevel"/>
    <w:tmpl w:val="17880D98"/>
    <w:lvl w:ilvl="0" w:tplc="051431BE">
      <w:start w:val="1"/>
      <w:numFmt w:val="bullet"/>
      <w:lvlText w:val="-"/>
      <w:lvlJc w:val="left"/>
      <w:pPr>
        <w:ind w:left="720" w:hanging="360"/>
      </w:pPr>
      <w:rPr>
        <w:rFonts w:ascii="Calibri" w:hAnsi="Calibri" w:hint="default"/>
      </w:rPr>
    </w:lvl>
    <w:lvl w:ilvl="1" w:tplc="8F8EB98A">
      <w:start w:val="1"/>
      <w:numFmt w:val="bullet"/>
      <w:lvlText w:val="o"/>
      <w:lvlJc w:val="left"/>
      <w:pPr>
        <w:ind w:left="1440" w:hanging="360"/>
      </w:pPr>
      <w:rPr>
        <w:rFonts w:ascii="Courier New" w:hAnsi="Courier New" w:hint="default"/>
      </w:rPr>
    </w:lvl>
    <w:lvl w:ilvl="2" w:tplc="96EE9866">
      <w:start w:val="1"/>
      <w:numFmt w:val="bullet"/>
      <w:lvlText w:val=""/>
      <w:lvlJc w:val="left"/>
      <w:pPr>
        <w:ind w:left="2160" w:hanging="360"/>
      </w:pPr>
      <w:rPr>
        <w:rFonts w:ascii="Wingdings" w:hAnsi="Wingdings" w:hint="default"/>
      </w:rPr>
    </w:lvl>
    <w:lvl w:ilvl="3" w:tplc="F2763754">
      <w:start w:val="1"/>
      <w:numFmt w:val="bullet"/>
      <w:lvlText w:val=""/>
      <w:lvlJc w:val="left"/>
      <w:pPr>
        <w:ind w:left="2880" w:hanging="360"/>
      </w:pPr>
      <w:rPr>
        <w:rFonts w:ascii="Symbol" w:hAnsi="Symbol" w:hint="default"/>
      </w:rPr>
    </w:lvl>
    <w:lvl w:ilvl="4" w:tplc="132A8A56">
      <w:start w:val="1"/>
      <w:numFmt w:val="bullet"/>
      <w:lvlText w:val="o"/>
      <w:lvlJc w:val="left"/>
      <w:pPr>
        <w:ind w:left="3600" w:hanging="360"/>
      </w:pPr>
      <w:rPr>
        <w:rFonts w:ascii="Courier New" w:hAnsi="Courier New" w:hint="default"/>
      </w:rPr>
    </w:lvl>
    <w:lvl w:ilvl="5" w:tplc="860CE670">
      <w:start w:val="1"/>
      <w:numFmt w:val="bullet"/>
      <w:lvlText w:val=""/>
      <w:lvlJc w:val="left"/>
      <w:pPr>
        <w:ind w:left="4320" w:hanging="360"/>
      </w:pPr>
      <w:rPr>
        <w:rFonts w:ascii="Wingdings" w:hAnsi="Wingdings" w:hint="default"/>
      </w:rPr>
    </w:lvl>
    <w:lvl w:ilvl="6" w:tplc="0DC6CF8C">
      <w:start w:val="1"/>
      <w:numFmt w:val="bullet"/>
      <w:lvlText w:val=""/>
      <w:lvlJc w:val="left"/>
      <w:pPr>
        <w:ind w:left="5040" w:hanging="360"/>
      </w:pPr>
      <w:rPr>
        <w:rFonts w:ascii="Symbol" w:hAnsi="Symbol" w:hint="default"/>
      </w:rPr>
    </w:lvl>
    <w:lvl w:ilvl="7" w:tplc="C3C8446A">
      <w:start w:val="1"/>
      <w:numFmt w:val="bullet"/>
      <w:lvlText w:val="o"/>
      <w:lvlJc w:val="left"/>
      <w:pPr>
        <w:ind w:left="5760" w:hanging="360"/>
      </w:pPr>
      <w:rPr>
        <w:rFonts w:ascii="Courier New" w:hAnsi="Courier New" w:hint="default"/>
      </w:rPr>
    </w:lvl>
    <w:lvl w:ilvl="8" w:tplc="19007DE2">
      <w:start w:val="1"/>
      <w:numFmt w:val="bullet"/>
      <w:lvlText w:val=""/>
      <w:lvlJc w:val="left"/>
      <w:pPr>
        <w:ind w:left="6480" w:hanging="360"/>
      </w:pPr>
      <w:rPr>
        <w:rFonts w:ascii="Wingdings" w:hAnsi="Wingdings" w:hint="default"/>
      </w:rPr>
    </w:lvl>
  </w:abstractNum>
  <w:num w:numId="1" w16cid:durableId="2045592071">
    <w:abstractNumId w:val="1"/>
  </w:num>
  <w:num w:numId="2" w16cid:durableId="95081847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rienne Etard">
    <w15:presenceInfo w15:providerId="Windows Live" w15:userId="5c2858a4c2ad2d71"/>
  </w15:person>
  <w15:person w15:author="Newbold, Tim">
    <w15:presenceInfo w15:providerId="None" w15:userId="Newbold, T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28E8"/>
    <w:rsid w:val="0000054D"/>
    <w:rsid w:val="00001B0F"/>
    <w:rsid w:val="00025F4B"/>
    <w:rsid w:val="0003220C"/>
    <w:rsid w:val="000351D3"/>
    <w:rsid w:val="00036623"/>
    <w:rsid w:val="00036648"/>
    <w:rsid w:val="000407B3"/>
    <w:rsid w:val="00041E2A"/>
    <w:rsid w:val="000570F7"/>
    <w:rsid w:val="0007060D"/>
    <w:rsid w:val="00085B60"/>
    <w:rsid w:val="000866BC"/>
    <w:rsid w:val="00092356"/>
    <w:rsid w:val="000934C5"/>
    <w:rsid w:val="000A6A05"/>
    <w:rsid w:val="000A7FA6"/>
    <w:rsid w:val="000B1AF1"/>
    <w:rsid w:val="000D2581"/>
    <w:rsid w:val="000E3736"/>
    <w:rsid w:val="000E55F7"/>
    <w:rsid w:val="000F0007"/>
    <w:rsid w:val="000F59A5"/>
    <w:rsid w:val="00103307"/>
    <w:rsid w:val="00113A30"/>
    <w:rsid w:val="0012259C"/>
    <w:rsid w:val="00123C0F"/>
    <w:rsid w:val="0012748D"/>
    <w:rsid w:val="0013087F"/>
    <w:rsid w:val="0015252D"/>
    <w:rsid w:val="00157899"/>
    <w:rsid w:val="00163FAD"/>
    <w:rsid w:val="00166543"/>
    <w:rsid w:val="00170767"/>
    <w:rsid w:val="0017221F"/>
    <w:rsid w:val="00175091"/>
    <w:rsid w:val="001833B3"/>
    <w:rsid w:val="00184D6F"/>
    <w:rsid w:val="001915AE"/>
    <w:rsid w:val="00192580"/>
    <w:rsid w:val="001A5133"/>
    <w:rsid w:val="001A5A1C"/>
    <w:rsid w:val="001A6097"/>
    <w:rsid w:val="001B33C3"/>
    <w:rsid w:val="001D4C7A"/>
    <w:rsid w:val="001E2F81"/>
    <w:rsid w:val="001E48D5"/>
    <w:rsid w:val="001F22C4"/>
    <w:rsid w:val="001F50A9"/>
    <w:rsid w:val="00200D30"/>
    <w:rsid w:val="00203814"/>
    <w:rsid w:val="00211EA3"/>
    <w:rsid w:val="002125AD"/>
    <w:rsid w:val="0021603C"/>
    <w:rsid w:val="0022074A"/>
    <w:rsid w:val="00222000"/>
    <w:rsid w:val="00222213"/>
    <w:rsid w:val="00222223"/>
    <w:rsid w:val="002256F9"/>
    <w:rsid w:val="0023439F"/>
    <w:rsid w:val="00236B9B"/>
    <w:rsid w:val="002535DD"/>
    <w:rsid w:val="00260C8B"/>
    <w:rsid w:val="002616F8"/>
    <w:rsid w:val="002631DC"/>
    <w:rsid w:val="002663F4"/>
    <w:rsid w:val="00266502"/>
    <w:rsid w:val="00267E2F"/>
    <w:rsid w:val="00271884"/>
    <w:rsid w:val="00281DA0"/>
    <w:rsid w:val="00285573"/>
    <w:rsid w:val="00292E0A"/>
    <w:rsid w:val="00293F0F"/>
    <w:rsid w:val="00297F84"/>
    <w:rsid w:val="002A078A"/>
    <w:rsid w:val="002A2C12"/>
    <w:rsid w:val="002A2D80"/>
    <w:rsid w:val="002A33CA"/>
    <w:rsid w:val="002A33D3"/>
    <w:rsid w:val="002B6F66"/>
    <w:rsid w:val="002B7204"/>
    <w:rsid w:val="002C09AF"/>
    <w:rsid w:val="002C65B6"/>
    <w:rsid w:val="002D2606"/>
    <w:rsid w:val="002D7520"/>
    <w:rsid w:val="002E52DB"/>
    <w:rsid w:val="002E5FA0"/>
    <w:rsid w:val="002E7EF1"/>
    <w:rsid w:val="002F49A8"/>
    <w:rsid w:val="00300EC2"/>
    <w:rsid w:val="0030405F"/>
    <w:rsid w:val="003149B3"/>
    <w:rsid w:val="00321CCD"/>
    <w:rsid w:val="003238FF"/>
    <w:rsid w:val="003239EE"/>
    <w:rsid w:val="0033041B"/>
    <w:rsid w:val="0033245B"/>
    <w:rsid w:val="00335E33"/>
    <w:rsid w:val="00343EC9"/>
    <w:rsid w:val="003467D4"/>
    <w:rsid w:val="00347238"/>
    <w:rsid w:val="00347762"/>
    <w:rsid w:val="0036085D"/>
    <w:rsid w:val="00367876"/>
    <w:rsid w:val="00373477"/>
    <w:rsid w:val="003743AA"/>
    <w:rsid w:val="003818C1"/>
    <w:rsid w:val="00387C83"/>
    <w:rsid w:val="00394C07"/>
    <w:rsid w:val="003A219D"/>
    <w:rsid w:val="003B0E8B"/>
    <w:rsid w:val="003B58F7"/>
    <w:rsid w:val="003B5EAF"/>
    <w:rsid w:val="003C2C7C"/>
    <w:rsid w:val="003C2E3B"/>
    <w:rsid w:val="003D0666"/>
    <w:rsid w:val="003D6704"/>
    <w:rsid w:val="003E7C9D"/>
    <w:rsid w:val="003F0AEE"/>
    <w:rsid w:val="003F2705"/>
    <w:rsid w:val="003F57E2"/>
    <w:rsid w:val="00413673"/>
    <w:rsid w:val="00421F3A"/>
    <w:rsid w:val="00424982"/>
    <w:rsid w:val="00424B75"/>
    <w:rsid w:val="00431E78"/>
    <w:rsid w:val="00432703"/>
    <w:rsid w:val="00437EF9"/>
    <w:rsid w:val="00444CAB"/>
    <w:rsid w:val="0044586C"/>
    <w:rsid w:val="004612F7"/>
    <w:rsid w:val="0047042B"/>
    <w:rsid w:val="00477854"/>
    <w:rsid w:val="00480119"/>
    <w:rsid w:val="004818F6"/>
    <w:rsid w:val="004828E8"/>
    <w:rsid w:val="004850E2"/>
    <w:rsid w:val="004903D3"/>
    <w:rsid w:val="004A1206"/>
    <w:rsid w:val="004A3A61"/>
    <w:rsid w:val="004A4A16"/>
    <w:rsid w:val="004A7866"/>
    <w:rsid w:val="004C794C"/>
    <w:rsid w:val="004D76AA"/>
    <w:rsid w:val="004E0E2D"/>
    <w:rsid w:val="004E0F39"/>
    <w:rsid w:val="004E44FD"/>
    <w:rsid w:val="004F0822"/>
    <w:rsid w:val="004F16C9"/>
    <w:rsid w:val="0050532E"/>
    <w:rsid w:val="00511BDB"/>
    <w:rsid w:val="005131E3"/>
    <w:rsid w:val="00520D52"/>
    <w:rsid w:val="00521EE3"/>
    <w:rsid w:val="0052708C"/>
    <w:rsid w:val="005335DD"/>
    <w:rsid w:val="005337D7"/>
    <w:rsid w:val="00536A85"/>
    <w:rsid w:val="005521F1"/>
    <w:rsid w:val="00553A78"/>
    <w:rsid w:val="0055605C"/>
    <w:rsid w:val="00556732"/>
    <w:rsid w:val="00566BB7"/>
    <w:rsid w:val="0057639D"/>
    <w:rsid w:val="00580149"/>
    <w:rsid w:val="00584753"/>
    <w:rsid w:val="00595346"/>
    <w:rsid w:val="005B0E67"/>
    <w:rsid w:val="005C5E96"/>
    <w:rsid w:val="005D47E8"/>
    <w:rsid w:val="005E3809"/>
    <w:rsid w:val="005E4B58"/>
    <w:rsid w:val="005E6645"/>
    <w:rsid w:val="005F366D"/>
    <w:rsid w:val="005F5B52"/>
    <w:rsid w:val="00605229"/>
    <w:rsid w:val="00610547"/>
    <w:rsid w:val="00611C79"/>
    <w:rsid w:val="00612E69"/>
    <w:rsid w:val="006165DC"/>
    <w:rsid w:val="006240DD"/>
    <w:rsid w:val="00625A50"/>
    <w:rsid w:val="00633290"/>
    <w:rsid w:val="00653FB0"/>
    <w:rsid w:val="00661891"/>
    <w:rsid w:val="00661F89"/>
    <w:rsid w:val="00663D63"/>
    <w:rsid w:val="0066593F"/>
    <w:rsid w:val="0067601D"/>
    <w:rsid w:val="00676531"/>
    <w:rsid w:val="00685F82"/>
    <w:rsid w:val="006A3DCB"/>
    <w:rsid w:val="006B5138"/>
    <w:rsid w:val="006B6EF0"/>
    <w:rsid w:val="006C5DAA"/>
    <w:rsid w:val="006E12C6"/>
    <w:rsid w:val="006E400B"/>
    <w:rsid w:val="006E7FDB"/>
    <w:rsid w:val="006F7F0C"/>
    <w:rsid w:val="00700DB2"/>
    <w:rsid w:val="00705E5B"/>
    <w:rsid w:val="00720553"/>
    <w:rsid w:val="007232B3"/>
    <w:rsid w:val="00725329"/>
    <w:rsid w:val="00726615"/>
    <w:rsid w:val="00732354"/>
    <w:rsid w:val="00742FCB"/>
    <w:rsid w:val="00743592"/>
    <w:rsid w:val="007555BD"/>
    <w:rsid w:val="00760CF6"/>
    <w:rsid w:val="0076174D"/>
    <w:rsid w:val="007635B6"/>
    <w:rsid w:val="007655A9"/>
    <w:rsid w:val="00765A82"/>
    <w:rsid w:val="00777923"/>
    <w:rsid w:val="007824BD"/>
    <w:rsid w:val="00791810"/>
    <w:rsid w:val="00793A33"/>
    <w:rsid w:val="007A5185"/>
    <w:rsid w:val="007B2EC6"/>
    <w:rsid w:val="007B2FBD"/>
    <w:rsid w:val="007D5246"/>
    <w:rsid w:val="007E6550"/>
    <w:rsid w:val="007F4D57"/>
    <w:rsid w:val="00810889"/>
    <w:rsid w:val="00812DA7"/>
    <w:rsid w:val="00814EC2"/>
    <w:rsid w:val="00814FBF"/>
    <w:rsid w:val="008172D0"/>
    <w:rsid w:val="0083309E"/>
    <w:rsid w:val="00846ABE"/>
    <w:rsid w:val="00865553"/>
    <w:rsid w:val="008764E1"/>
    <w:rsid w:val="00881740"/>
    <w:rsid w:val="008A2F00"/>
    <w:rsid w:val="008A3817"/>
    <w:rsid w:val="008B26CA"/>
    <w:rsid w:val="008B3F0F"/>
    <w:rsid w:val="008C21FD"/>
    <w:rsid w:val="008D19F0"/>
    <w:rsid w:val="008D1DE8"/>
    <w:rsid w:val="008D5187"/>
    <w:rsid w:val="008E07A2"/>
    <w:rsid w:val="008E4528"/>
    <w:rsid w:val="008F3702"/>
    <w:rsid w:val="008F7547"/>
    <w:rsid w:val="009046E3"/>
    <w:rsid w:val="00916F1E"/>
    <w:rsid w:val="00922351"/>
    <w:rsid w:val="00927E3F"/>
    <w:rsid w:val="00933580"/>
    <w:rsid w:val="00934983"/>
    <w:rsid w:val="009437AE"/>
    <w:rsid w:val="00946A1C"/>
    <w:rsid w:val="00947530"/>
    <w:rsid w:val="00950870"/>
    <w:rsid w:val="0095596F"/>
    <w:rsid w:val="00965E54"/>
    <w:rsid w:val="00990A66"/>
    <w:rsid w:val="00996366"/>
    <w:rsid w:val="009A03D7"/>
    <w:rsid w:val="009A63C7"/>
    <w:rsid w:val="009B250B"/>
    <w:rsid w:val="009B5939"/>
    <w:rsid w:val="009C17D4"/>
    <w:rsid w:val="009C2253"/>
    <w:rsid w:val="009D13E6"/>
    <w:rsid w:val="00A0222D"/>
    <w:rsid w:val="00A110F4"/>
    <w:rsid w:val="00A11683"/>
    <w:rsid w:val="00A1234F"/>
    <w:rsid w:val="00A17600"/>
    <w:rsid w:val="00A24030"/>
    <w:rsid w:val="00A26FA4"/>
    <w:rsid w:val="00A2717D"/>
    <w:rsid w:val="00A340D4"/>
    <w:rsid w:val="00A354F0"/>
    <w:rsid w:val="00A35C06"/>
    <w:rsid w:val="00A60CA8"/>
    <w:rsid w:val="00A619E0"/>
    <w:rsid w:val="00A65151"/>
    <w:rsid w:val="00A770E0"/>
    <w:rsid w:val="00A777B8"/>
    <w:rsid w:val="00A800C6"/>
    <w:rsid w:val="00A812B9"/>
    <w:rsid w:val="00A82B67"/>
    <w:rsid w:val="00A87F40"/>
    <w:rsid w:val="00A91EEB"/>
    <w:rsid w:val="00A95DFD"/>
    <w:rsid w:val="00A9721D"/>
    <w:rsid w:val="00AA01EB"/>
    <w:rsid w:val="00AB0BB6"/>
    <w:rsid w:val="00AB2093"/>
    <w:rsid w:val="00AB336A"/>
    <w:rsid w:val="00AB5617"/>
    <w:rsid w:val="00AC2D9A"/>
    <w:rsid w:val="00AC3E7A"/>
    <w:rsid w:val="00AC5725"/>
    <w:rsid w:val="00AC6223"/>
    <w:rsid w:val="00AD00D1"/>
    <w:rsid w:val="00AE2C46"/>
    <w:rsid w:val="00AF1119"/>
    <w:rsid w:val="00B04DC7"/>
    <w:rsid w:val="00B11FA9"/>
    <w:rsid w:val="00B2308E"/>
    <w:rsid w:val="00B344E2"/>
    <w:rsid w:val="00B3705C"/>
    <w:rsid w:val="00B42339"/>
    <w:rsid w:val="00B45123"/>
    <w:rsid w:val="00B525F3"/>
    <w:rsid w:val="00B61720"/>
    <w:rsid w:val="00B61C1F"/>
    <w:rsid w:val="00B62D52"/>
    <w:rsid w:val="00B754C8"/>
    <w:rsid w:val="00B87408"/>
    <w:rsid w:val="00B97DD5"/>
    <w:rsid w:val="00BA2489"/>
    <w:rsid w:val="00BA36B5"/>
    <w:rsid w:val="00BA550F"/>
    <w:rsid w:val="00BB20E2"/>
    <w:rsid w:val="00BB47A6"/>
    <w:rsid w:val="00BB4D83"/>
    <w:rsid w:val="00BC386C"/>
    <w:rsid w:val="00BD1D2B"/>
    <w:rsid w:val="00BD23BA"/>
    <w:rsid w:val="00BD7F0E"/>
    <w:rsid w:val="00BE154B"/>
    <w:rsid w:val="00BE2D74"/>
    <w:rsid w:val="00BF2553"/>
    <w:rsid w:val="00C0140A"/>
    <w:rsid w:val="00C06A75"/>
    <w:rsid w:val="00C10020"/>
    <w:rsid w:val="00C216D1"/>
    <w:rsid w:val="00C25ABF"/>
    <w:rsid w:val="00C32A00"/>
    <w:rsid w:val="00C50229"/>
    <w:rsid w:val="00C55BDD"/>
    <w:rsid w:val="00C61767"/>
    <w:rsid w:val="00C64BFE"/>
    <w:rsid w:val="00C7138E"/>
    <w:rsid w:val="00C72531"/>
    <w:rsid w:val="00C73075"/>
    <w:rsid w:val="00C8410D"/>
    <w:rsid w:val="00C8587F"/>
    <w:rsid w:val="00C86BB7"/>
    <w:rsid w:val="00C9412C"/>
    <w:rsid w:val="00CA5445"/>
    <w:rsid w:val="00CB184F"/>
    <w:rsid w:val="00CB457B"/>
    <w:rsid w:val="00CB5BE9"/>
    <w:rsid w:val="00CC4135"/>
    <w:rsid w:val="00CD31F1"/>
    <w:rsid w:val="00CD6A76"/>
    <w:rsid w:val="00CE11BC"/>
    <w:rsid w:val="00CE1985"/>
    <w:rsid w:val="00CE36FB"/>
    <w:rsid w:val="00CF23F7"/>
    <w:rsid w:val="00CF78FA"/>
    <w:rsid w:val="00CF7AB7"/>
    <w:rsid w:val="00D05D44"/>
    <w:rsid w:val="00D06FD8"/>
    <w:rsid w:val="00D13FCC"/>
    <w:rsid w:val="00D171E5"/>
    <w:rsid w:val="00D200A4"/>
    <w:rsid w:val="00D25F55"/>
    <w:rsid w:val="00D2677B"/>
    <w:rsid w:val="00D27582"/>
    <w:rsid w:val="00D306F0"/>
    <w:rsid w:val="00D317DC"/>
    <w:rsid w:val="00D469B8"/>
    <w:rsid w:val="00D57821"/>
    <w:rsid w:val="00D57D84"/>
    <w:rsid w:val="00D6089D"/>
    <w:rsid w:val="00D60C1C"/>
    <w:rsid w:val="00D616E3"/>
    <w:rsid w:val="00D73B3A"/>
    <w:rsid w:val="00D97D55"/>
    <w:rsid w:val="00DA4853"/>
    <w:rsid w:val="00DB2CB0"/>
    <w:rsid w:val="00DB4E89"/>
    <w:rsid w:val="00DB5967"/>
    <w:rsid w:val="00DB71F3"/>
    <w:rsid w:val="00DC564E"/>
    <w:rsid w:val="00DD622A"/>
    <w:rsid w:val="00DD6643"/>
    <w:rsid w:val="00DE41BF"/>
    <w:rsid w:val="00E02B3C"/>
    <w:rsid w:val="00E02D74"/>
    <w:rsid w:val="00E0781C"/>
    <w:rsid w:val="00E1086D"/>
    <w:rsid w:val="00E37CA7"/>
    <w:rsid w:val="00E46A18"/>
    <w:rsid w:val="00E472C7"/>
    <w:rsid w:val="00E5579E"/>
    <w:rsid w:val="00E74960"/>
    <w:rsid w:val="00E77425"/>
    <w:rsid w:val="00E84E19"/>
    <w:rsid w:val="00EA4CC1"/>
    <w:rsid w:val="00EA62CA"/>
    <w:rsid w:val="00EA6FAE"/>
    <w:rsid w:val="00EB7B06"/>
    <w:rsid w:val="00EB7E5D"/>
    <w:rsid w:val="00ED6C26"/>
    <w:rsid w:val="00ED7C41"/>
    <w:rsid w:val="00EE1E0F"/>
    <w:rsid w:val="00EE2D54"/>
    <w:rsid w:val="00EE3E19"/>
    <w:rsid w:val="00EF3EB1"/>
    <w:rsid w:val="00F0067F"/>
    <w:rsid w:val="00F0129B"/>
    <w:rsid w:val="00F10840"/>
    <w:rsid w:val="00F1740E"/>
    <w:rsid w:val="00F177CE"/>
    <w:rsid w:val="00F2406F"/>
    <w:rsid w:val="00F47FA8"/>
    <w:rsid w:val="00F568DC"/>
    <w:rsid w:val="00F6368F"/>
    <w:rsid w:val="00F75CE3"/>
    <w:rsid w:val="00F77E74"/>
    <w:rsid w:val="00F8270A"/>
    <w:rsid w:val="00F84405"/>
    <w:rsid w:val="00F979EC"/>
    <w:rsid w:val="00FA4941"/>
    <w:rsid w:val="00FB1C8D"/>
    <w:rsid w:val="00FC2A86"/>
    <w:rsid w:val="00FC51A1"/>
    <w:rsid w:val="00FE3DF0"/>
    <w:rsid w:val="00FF28F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CC1A89"/>
  <w15:chartTrackingRefBased/>
  <w15:docId w15:val="{0E5925F0-B182-4FB2-896D-CA36B6C7BC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28E8"/>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828E8"/>
    <w:rPr>
      <w:sz w:val="16"/>
      <w:szCs w:val="16"/>
    </w:rPr>
  </w:style>
  <w:style w:type="paragraph" w:styleId="CommentText">
    <w:name w:val="annotation text"/>
    <w:basedOn w:val="Normal"/>
    <w:link w:val="CommentTextChar"/>
    <w:uiPriority w:val="99"/>
    <w:semiHidden/>
    <w:unhideWhenUsed/>
    <w:rsid w:val="004828E8"/>
    <w:pPr>
      <w:spacing w:line="240" w:lineRule="auto"/>
    </w:pPr>
    <w:rPr>
      <w:sz w:val="20"/>
      <w:szCs w:val="20"/>
    </w:rPr>
  </w:style>
  <w:style w:type="character" w:customStyle="1" w:styleId="CommentTextChar">
    <w:name w:val="Comment Text Char"/>
    <w:basedOn w:val="DefaultParagraphFont"/>
    <w:link w:val="CommentText"/>
    <w:uiPriority w:val="99"/>
    <w:semiHidden/>
    <w:rsid w:val="004828E8"/>
    <w:rPr>
      <w:sz w:val="20"/>
      <w:szCs w:val="20"/>
    </w:rPr>
  </w:style>
  <w:style w:type="character" w:customStyle="1" w:styleId="normaltextrun">
    <w:name w:val="normaltextrun"/>
    <w:basedOn w:val="DefaultParagraphFont"/>
    <w:rsid w:val="004828E8"/>
  </w:style>
  <w:style w:type="paragraph" w:styleId="NoSpacing">
    <w:name w:val="No Spacing"/>
    <w:uiPriority w:val="1"/>
    <w:qFormat/>
    <w:rsid w:val="004828E8"/>
    <w:pPr>
      <w:spacing w:after="0" w:line="240" w:lineRule="auto"/>
    </w:pPr>
  </w:style>
  <w:style w:type="paragraph" w:styleId="BalloonText">
    <w:name w:val="Balloon Text"/>
    <w:basedOn w:val="Normal"/>
    <w:link w:val="BalloonTextChar"/>
    <w:uiPriority w:val="99"/>
    <w:semiHidden/>
    <w:unhideWhenUsed/>
    <w:rsid w:val="001578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9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157899"/>
    <w:rPr>
      <w:b/>
      <w:bCs/>
    </w:rPr>
  </w:style>
  <w:style w:type="character" w:customStyle="1" w:styleId="CommentSubjectChar">
    <w:name w:val="Comment Subject Char"/>
    <w:basedOn w:val="CommentTextChar"/>
    <w:link w:val="CommentSubject"/>
    <w:uiPriority w:val="99"/>
    <w:semiHidden/>
    <w:rsid w:val="00157899"/>
    <w:rPr>
      <w:b/>
      <w:bCs/>
      <w:sz w:val="20"/>
      <w:szCs w:val="20"/>
    </w:rPr>
  </w:style>
  <w:style w:type="character" w:styleId="Hyperlink">
    <w:name w:val="Hyperlink"/>
    <w:basedOn w:val="DefaultParagraphFont"/>
    <w:uiPriority w:val="99"/>
    <w:unhideWhenUsed/>
    <w:rsid w:val="00BB47A6"/>
    <w:rPr>
      <w:color w:val="0563C1" w:themeColor="hyperlink"/>
      <w:u w:val="single"/>
    </w:rPr>
  </w:style>
  <w:style w:type="paragraph" w:styleId="ListParagraph">
    <w:name w:val="List Paragraph"/>
    <w:basedOn w:val="Normal"/>
    <w:uiPriority w:val="34"/>
    <w:qFormat/>
    <w:rsid w:val="00BB47A6"/>
    <w:pPr>
      <w:ind w:left="720"/>
      <w:contextualSpacing/>
    </w:pPr>
  </w:style>
  <w:style w:type="character" w:styleId="SubtleEmphasis">
    <w:name w:val="Subtle Emphasis"/>
    <w:basedOn w:val="DefaultParagraphFont"/>
    <w:uiPriority w:val="19"/>
    <w:qFormat/>
    <w:rsid w:val="00BB47A6"/>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ourworldindata.org/land-use" TargetMode="Externa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628CFE3-344E-4693-AA60-9D8D97D555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33940</Words>
  <Characters>193463</Characters>
  <Application>Microsoft Office Word</Application>
  <DocSecurity>0</DocSecurity>
  <Lines>1612</Lines>
  <Paragraphs>4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ard, Adrienne</dc:creator>
  <cp:keywords/>
  <dc:description/>
  <cp:lastModifiedBy>Adrienne Etard</cp:lastModifiedBy>
  <cp:revision>444</cp:revision>
  <dcterms:created xsi:type="dcterms:W3CDTF">2022-04-29T21:07:00Z</dcterms:created>
  <dcterms:modified xsi:type="dcterms:W3CDTF">2022-05-02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89e077-872c-3784-8f00-4f01415a4e5a</vt:lpwstr>
  </property>
  <property fmtid="{D5CDD505-2E9C-101B-9397-08002B2CF9AE}" pid="4" name="Mendeley Citation Style_1">
    <vt:lpwstr>http://www.zotero.org/styles/ecology-letter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letters</vt:lpwstr>
  </property>
  <property fmtid="{D5CDD505-2E9C-101B-9397-08002B2CF9AE}" pid="18" name="Mendeley Recent Style Name 6_1">
    <vt:lpwstr>Ecology Letters</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